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362DF4BE"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Pr>
          <w:sz w:val="24"/>
          <w:szCs w:val="24"/>
        </w:rPr>
        <w:t xml:space="preserve">resistance to </w:t>
      </w:r>
      <w:proofErr w:type="spellStart"/>
      <w:r>
        <w:rPr>
          <w:sz w:val="24"/>
          <w:szCs w:val="24"/>
        </w:rPr>
        <w:t>biotrophic</w:t>
      </w:r>
      <w:proofErr w:type="spellEnd"/>
      <w:r>
        <w:rPr>
          <w:sz w:val="24"/>
          <w:szCs w:val="24"/>
        </w:rPr>
        <w:t xml:space="preserve"> pathogens. Studies of qualitative resistance to </w:t>
      </w:r>
      <w:proofErr w:type="spellStart"/>
      <w:r>
        <w:rPr>
          <w:sz w:val="24"/>
          <w:szCs w:val="24"/>
        </w:rPr>
        <w:t>biotrophic</w:t>
      </w:r>
      <w:proofErr w:type="spellEnd"/>
      <w:r>
        <w:rPr>
          <w:sz w:val="24"/>
          <w:szCs w:val="24"/>
        </w:rPr>
        <w:t xml:space="preserve"> pathogens</w:t>
      </w:r>
      <w:r w:rsidR="005859AA">
        <w:rPr>
          <w:sz w:val="24"/>
          <w:szCs w:val="24"/>
        </w:rPr>
        <w:t xml:space="preserve"> typically show</w:t>
      </w:r>
      <w:r>
        <w:rPr>
          <w:sz w:val="24"/>
          <w:szCs w:val="24"/>
        </w:rPr>
        <w:t xml:space="preserve"> 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interactions with generalist pathogens and correspondingly what is affected in the pathogen, we developed a 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and infected this population on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isolates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variation is</w:t>
      </w:r>
      <w:r w:rsidR="00BA7E62">
        <w:rPr>
          <w:sz w:val="24"/>
          <w:szCs w:val="24"/>
        </w:rPr>
        <w:t xml:space="preserve"> significantly</w:t>
      </w:r>
      <w:r w:rsidR="00CF11DF">
        <w:rPr>
          <w:sz w:val="24"/>
          <w:szCs w:val="24"/>
        </w:rPr>
        <w:t xml:space="preserve"> controlled by </w:t>
      </w:r>
      <w:r w:rsidR="00BA7E62">
        <w:rPr>
          <w:sz w:val="24"/>
          <w:szCs w:val="24"/>
        </w:rPr>
        <w:t xml:space="preserve">plant domestication status, </w:t>
      </w:r>
      <w:r w:rsidR="00CF11DF">
        <w:rPr>
          <w:sz w:val="24"/>
          <w:szCs w:val="24"/>
        </w:rPr>
        <w:t xml:space="preserve">plant genotype, and pathogen genotype. </w:t>
      </w:r>
      <w:r w:rsidR="00BA7E62">
        <w:rPr>
          <w:sz w:val="24"/>
          <w:szCs w:val="24"/>
        </w:rPr>
        <w:t xml:space="preserve">The effect of domestication status was </w:t>
      </w:r>
      <w:r w:rsidR="00D03E48">
        <w:rPr>
          <w:sz w:val="24"/>
          <w:szCs w:val="24"/>
        </w:rPr>
        <w:t>slightly elevated resistance in the</w:t>
      </w:r>
      <w:r w:rsidR="00BA7E62">
        <w:rPr>
          <w:sz w:val="24"/>
          <w:szCs w:val="24"/>
        </w:rPr>
        <w:t xml:space="preserve"> wild germplasm</w:t>
      </w:r>
      <w:r w:rsidR="00D03E48">
        <w:rPr>
          <w:sz w:val="24"/>
          <w:szCs w:val="24"/>
        </w:rPr>
        <w:t xml:space="preserve">, </w:t>
      </w:r>
      <w:r w:rsidR="00BA7E62">
        <w:rPr>
          <w:sz w:val="24"/>
          <w:szCs w:val="24"/>
        </w:rPr>
        <w:t>but interestingly</w:t>
      </w:r>
      <w:r w:rsidR="00D03E48">
        <w:rPr>
          <w:sz w:val="24"/>
          <w:szCs w:val="24"/>
        </w:rPr>
        <w:t xml:space="preserve"> </w:t>
      </w:r>
      <w:r w:rsidR="00BA7E62">
        <w:rPr>
          <w:sz w:val="24"/>
          <w:szCs w:val="24"/>
        </w:rPr>
        <w:t>there was no evidence of a bottleneck in these accessions</w:t>
      </w:r>
      <w:r w:rsidR="00D03E48">
        <w:rPr>
          <w:sz w:val="24"/>
          <w:szCs w:val="24"/>
        </w:rPr>
        <w:t>,</w:t>
      </w:r>
      <w:r w:rsidR="00BA7E62">
        <w:rPr>
          <w:sz w:val="24"/>
          <w:szCs w:val="24"/>
        </w:rPr>
        <w:t xml:space="preserve"> with wild and domestic tomatoes </w:t>
      </w:r>
      <w:r w:rsidR="00917199">
        <w:rPr>
          <w:sz w:val="24"/>
          <w:szCs w:val="24"/>
        </w:rPr>
        <w:t>showing</w:t>
      </w:r>
      <w:r w:rsidR="00BA7E62">
        <w:rPr>
          <w:sz w:val="24"/>
          <w:szCs w:val="24"/>
        </w:rPr>
        <w:t xml:space="preserve"> a similar </w:t>
      </w:r>
      <w:r w:rsidR="00917199">
        <w:rPr>
          <w:sz w:val="24"/>
          <w:szCs w:val="24"/>
        </w:rPr>
        <w:t>range of resistance</w:t>
      </w:r>
      <w:r w:rsidR="00BA7E62">
        <w:rPr>
          <w:sz w:val="24"/>
          <w:szCs w:val="24"/>
        </w:rPr>
        <w:t xml:space="preserve">. To complement this, we conducted </w:t>
      </w:r>
      <w:r w:rsidR="00CF11DF">
        <w:rPr>
          <w:sz w:val="24"/>
          <w:szCs w:val="24"/>
        </w:rPr>
        <w:t xml:space="preserve">genome-wide association (GWA) </w:t>
      </w:r>
      <w:r w:rsidR="00BA7E62">
        <w:rPr>
          <w:sz w:val="24"/>
          <w:szCs w:val="24"/>
        </w:rPr>
        <w:t>in</w:t>
      </w:r>
      <w:r w:rsidR="00CF11DF">
        <w:rPr>
          <w:sz w:val="24"/>
          <w:szCs w:val="24"/>
        </w:rPr>
        <w:t xml:space="preserve"> </w:t>
      </w:r>
      <w:r w:rsidR="00CF11DF" w:rsidRPr="00CF11DF">
        <w:rPr>
          <w:i/>
          <w:sz w:val="24"/>
          <w:szCs w:val="24"/>
        </w:rPr>
        <w:t>B. cinerea</w:t>
      </w:r>
      <w:r w:rsidR="00BA7E62">
        <w:rPr>
          <w:sz w:val="24"/>
          <w:szCs w:val="24"/>
        </w:rPr>
        <w:t xml:space="preserve"> that found</w:t>
      </w:r>
      <w:r w:rsidR="00CF11DF">
        <w:rPr>
          <w:sz w:val="24"/>
          <w:szCs w:val="24"/>
        </w:rPr>
        <w:t xml:space="preserve"> a highly quantitative basis of virulence on tomato.</w:t>
      </w:r>
      <w:r w:rsidR="005A32CB">
        <w:rPr>
          <w:sz w:val="24"/>
          <w:szCs w:val="24"/>
        </w:rPr>
        <w:t xml:space="preserve"> This collection of genes was highly specific to distinct tomato accessions</w:t>
      </w:r>
      <w:r w:rsidR="00D03E48">
        <w:rPr>
          <w:sz w:val="24"/>
          <w:szCs w:val="24"/>
        </w:rPr>
        <w:t>,</w:t>
      </w:r>
      <w:r w:rsidR="005A32CB">
        <w:rPr>
          <w:sz w:val="24"/>
          <w:szCs w:val="24"/>
        </w:rPr>
        <w:t xml:space="preserve"> suggesting that breeding against this pathogen would need to utilize a diversity of isolates to capture all possible mechanisms.</w:t>
      </w:r>
      <w:r w:rsidR="00CF11DF">
        <w:rPr>
          <w:sz w:val="24"/>
          <w:szCs w:val="24"/>
        </w:rPr>
        <w:t xml:space="preserve"> </w:t>
      </w:r>
      <w:r w:rsidR="005A32CB">
        <w:rPr>
          <w:sz w:val="24"/>
          <w:szCs w:val="24"/>
        </w:rPr>
        <w:t xml:space="preserve">There was a specific subset of </w:t>
      </w:r>
      <w:r w:rsidR="005A32CB" w:rsidRPr="00CF11DF">
        <w:rPr>
          <w:i/>
          <w:sz w:val="24"/>
          <w:szCs w:val="24"/>
        </w:rPr>
        <w:t>B. cinerea</w:t>
      </w:r>
      <w:r w:rsidR="005A32CB">
        <w:rPr>
          <w:sz w:val="24"/>
          <w:szCs w:val="24"/>
        </w:rPr>
        <w:t xml:space="preserve"> genes that linked to altered virulence against the wild versus domesticated tomato accessions</w:t>
      </w:r>
      <w:r w:rsidR="00CF11DF">
        <w:rPr>
          <w:sz w:val="24"/>
          <w:szCs w:val="24"/>
        </w:rPr>
        <w:t>.</w:t>
      </w:r>
      <w:r w:rsidR="005A32CB">
        <w:rPr>
          <w:sz w:val="24"/>
          <w:szCs w:val="24"/>
        </w:rPr>
        <w:t xml:space="preserve"> </w:t>
      </w:r>
      <w:r w:rsidR="00917199">
        <w:rPr>
          <w:sz w:val="24"/>
          <w:szCs w:val="24"/>
        </w:rPr>
        <w:t xml:space="preserve">This study begins to identify novel potential virulence mechanisms for this generalist pathogen, and generates hypotheses for the effect of plant domestication on B. </w:t>
      </w:r>
      <w:r w:rsidR="00917199">
        <w:rPr>
          <w:sz w:val="24"/>
          <w:szCs w:val="24"/>
        </w:rPr>
        <w:lastRenderedPageBreak/>
        <w:t xml:space="preserve">cinerea virulence. Future studies may test whether these mechanisms and hypotheses hold for additional diverse hosts of </w:t>
      </w:r>
      <w:r w:rsidR="00917199" w:rsidRPr="00917199">
        <w:rPr>
          <w:i/>
          <w:sz w:val="24"/>
          <w:szCs w:val="24"/>
        </w:rPr>
        <w:t>B. cinerea</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37F01805"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 xml:space="preserve">A key aspect controlling the genetic architecture of </w:t>
      </w:r>
      <w:r w:rsidR="005A32CB">
        <w:rPr>
          <w:sz w:val="24"/>
          <w:szCs w:val="24"/>
        </w:rPr>
        <w:t>this interaction</w:t>
      </w:r>
      <w:r>
        <w:rPr>
          <w:sz w:val="24"/>
          <w:szCs w:val="24"/>
        </w:rPr>
        <w:t xml:space="preserve">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566D60">
        <w:rPr>
          <w:sz w:val="24"/>
          <w:szCs w:val="24"/>
        </w:rPr>
        <w:t>{</w:t>
      </w:r>
      <w:proofErr w:type="spellStart"/>
      <w:r w:rsidR="00566D60">
        <w:rPr>
          <w:sz w:val="24"/>
          <w:szCs w:val="24"/>
        </w:rPr>
        <w:t>Dodds</w:t>
      </w:r>
      <w:proofErr w:type="spellEnd"/>
      <w:r w:rsidR="00566D60">
        <w:rPr>
          <w:sz w:val="24"/>
          <w:szCs w:val="24"/>
        </w:rPr>
        <w:t xml:space="preserve"> 2010; </w:t>
      </w:r>
      <w:proofErr w:type="spellStart"/>
      <w:r w:rsidR="00566D60">
        <w:rPr>
          <w:sz w:val="24"/>
          <w:szCs w:val="24"/>
        </w:rPr>
        <w:t>Pieterse</w:t>
      </w:r>
      <w:proofErr w:type="spellEnd"/>
      <w:r w:rsidR="00566D60">
        <w:rPr>
          <w:sz w:val="24"/>
          <w:szCs w:val="24"/>
        </w:rPr>
        <w:t xml:space="preserve"> 2012; </w:t>
      </w:r>
      <w:proofErr w:type="spellStart"/>
      <w:r w:rsidR="00566D60">
        <w:rPr>
          <w:sz w:val="24"/>
          <w:szCs w:val="24"/>
        </w:rPr>
        <w:t>Dangl</w:t>
      </w:r>
      <w:proofErr w:type="spellEnd"/>
      <w:r w:rsidR="00566D60">
        <w:rPr>
          <w:sz w:val="24"/>
          <w:szCs w:val="24"/>
        </w:rPr>
        <w:t xml:space="preserve"> 2001; Jones 2006}.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t guard the signaling networks {</w:t>
      </w:r>
      <w:r w:rsidR="00BE2917">
        <w:rPr>
          <w:sz w:val="24"/>
          <w:szCs w:val="24"/>
        </w:rPr>
        <w:t xml:space="preserve">Ferrari 2007; </w:t>
      </w:r>
      <w:proofErr w:type="spellStart"/>
      <w:r w:rsidR="002B2629">
        <w:rPr>
          <w:sz w:val="24"/>
          <w:szCs w:val="24"/>
        </w:rPr>
        <w:t>Dodds</w:t>
      </w:r>
      <w:proofErr w:type="spellEnd"/>
      <w:r w:rsidR="002B2629">
        <w:rPr>
          <w:sz w:val="24"/>
          <w:szCs w:val="24"/>
        </w:rPr>
        <w:t xml:space="preserve"> 2010; Jones 2006; </w:t>
      </w:r>
      <w:proofErr w:type="spellStart"/>
      <w:r w:rsidR="002B2629">
        <w:rPr>
          <w:sz w:val="24"/>
          <w:szCs w:val="24"/>
        </w:rPr>
        <w:t>Boller</w:t>
      </w:r>
      <w:proofErr w:type="spellEnd"/>
      <w:r w:rsidR="002B2629">
        <w:rPr>
          <w:sz w:val="24"/>
          <w:szCs w:val="24"/>
        </w:rPr>
        <w:t xml:space="preserve"> 2009; </w:t>
      </w:r>
      <w:proofErr w:type="spellStart"/>
      <w:r w:rsidR="002B2629">
        <w:rPr>
          <w:sz w:val="24"/>
          <w:szCs w:val="24"/>
        </w:rPr>
        <w:t>Bittel</w:t>
      </w:r>
      <w:proofErr w:type="spellEnd"/>
      <w:r w:rsidR="002B2629">
        <w:rPr>
          <w:sz w:val="24"/>
          <w:szCs w:val="24"/>
        </w:rPr>
        <w:t xml:space="preserve"> 2007</w:t>
      </w:r>
      <w:r w:rsidR="00BE2917">
        <w:rPr>
          <w:sz w:val="24"/>
          <w:szCs w:val="24"/>
        </w:rPr>
        <w:t>}</w:t>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these large 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6BDE11D7"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8258B" w:rsidRPr="00E764BE">
        <w:rPr>
          <w:sz w:val="24"/>
          <w:szCs w:val="24"/>
        </w:rPr>
        <w:t xml:space="preserve">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ly explain the observation that</w:t>
      </w:r>
      <w:r w:rsidR="00E8258B" w:rsidRPr="00E764BE">
        <w:rPr>
          <w:sz w:val="24"/>
          <w:szCs w:val="24"/>
        </w:rPr>
        <w:t xml:space="preserve"> most </w:t>
      </w:r>
      <w:r w:rsidR="0092425F">
        <w:rPr>
          <w:sz w:val="24"/>
          <w:szCs w:val="24"/>
        </w:rPr>
        <w:t xml:space="preserve">natural </w:t>
      </w:r>
      <w:r w:rsidR="0092425F">
        <w:rPr>
          <w:sz w:val="24"/>
          <w:szCs w:val="24"/>
        </w:rPr>
        <w:lastRenderedPageBreak/>
        <w:t xml:space="preserve">resistance to generalist pathogens is highly polygenic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2128AA">
        <w:rPr>
          <w:sz w:val="24"/>
          <w:szCs w:val="24"/>
        </w:rPr>
        <w:t xml:space="preserve">{Rowe 2008; Corwin 2016; </w:t>
      </w:r>
      <w:proofErr w:type="spellStart"/>
      <w:r w:rsidR="002128AA">
        <w:rPr>
          <w:sz w:val="24"/>
          <w:szCs w:val="24"/>
        </w:rPr>
        <w:t>Glazebrook</w:t>
      </w:r>
      <w:proofErr w:type="spellEnd"/>
      <w:r w:rsidR="002128AA">
        <w:rPr>
          <w:sz w:val="24"/>
          <w:szCs w:val="24"/>
        </w:rPr>
        <w:t xml:space="preserve"> 2005</w:t>
      </w:r>
      <w:r w:rsidR="008A387A">
        <w:rPr>
          <w:sz w:val="24"/>
          <w:szCs w:val="24"/>
        </w:rPr>
        <w:t>; Goss 2006</w:t>
      </w:r>
      <w:r w:rsidR="00473AA6">
        <w:rPr>
          <w:sz w:val="24"/>
          <w:szCs w:val="24"/>
        </w:rPr>
        <w:t>; Barrett 2009</w:t>
      </w:r>
      <w:r w:rsidR="007C11D8">
        <w:rPr>
          <w:sz w:val="24"/>
          <w:szCs w:val="24"/>
        </w:rPr>
        <w:t>; Nomura 2005</w:t>
      </w:r>
      <w:r w:rsidR="002128AA">
        <w:rPr>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 </w:instrText>
      </w:r>
      <w:r w:rsidR="00416136">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DATA </w:instrText>
      </w:r>
      <w:r w:rsidR="00416136">
        <w:rPr>
          <w:sz w:val="24"/>
          <w:szCs w:val="24"/>
        </w:rPr>
      </w:r>
      <w:r w:rsidR="00416136">
        <w:rPr>
          <w:sz w:val="24"/>
          <w:szCs w:val="24"/>
        </w:rPr>
        <w:fldChar w:fldCharType="end"/>
      </w:r>
      <w:r w:rsidR="00365F7D">
        <w:rPr>
          <w:sz w:val="24"/>
          <w:szCs w:val="24"/>
        </w:rPr>
      </w:r>
      <w:r w:rsidR="00365F7D">
        <w:rPr>
          <w:sz w:val="24"/>
          <w:szCs w:val="24"/>
        </w:rPr>
        <w:fldChar w:fldCharType="end"/>
      </w:r>
      <w:r w:rsidR="00DD787D">
        <w:rPr>
          <w:sz w:val="24"/>
          <w:szCs w:val="24"/>
        </w:rPr>
        <w:t xml:space="preserve">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the quantitative resistance genes</w:t>
      </w:r>
      <w:r w:rsidR="0092425F">
        <w:rPr>
          <w:sz w:val="24"/>
          <w:szCs w:val="24"/>
        </w:rPr>
        <w:t xml:space="preserve"> to generalist pathogens</w:t>
      </w:r>
      <w:r w:rsidR="00DD787D">
        <w:rPr>
          <w:sz w:val="24"/>
          <w:szCs w:val="24"/>
        </w:rPr>
        <w:t xml:space="preserve"> also include a broad array of direct defense genes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566D60">
        <w:rPr>
          <w:sz w:val="24"/>
          <w:szCs w:val="24"/>
        </w:rPr>
        <w:t>{Ferrari 2007</w:t>
      </w:r>
      <w:r w:rsidR="001771F9">
        <w:rPr>
          <w:sz w:val="24"/>
          <w:szCs w:val="24"/>
        </w:rPr>
        <w:t xml:space="preserve">; Poland 2009; </w:t>
      </w:r>
      <w:proofErr w:type="spellStart"/>
      <w:r w:rsidR="001771F9">
        <w:rPr>
          <w:sz w:val="24"/>
          <w:szCs w:val="24"/>
        </w:rPr>
        <w:t>Denby</w:t>
      </w:r>
      <w:proofErr w:type="spellEnd"/>
      <w:r w:rsidR="001771F9">
        <w:rPr>
          <w:sz w:val="24"/>
          <w:szCs w:val="24"/>
        </w:rPr>
        <w:t xml:space="preserve"> 2004; Zipfel 2004; </w:t>
      </w:r>
      <w:proofErr w:type="spellStart"/>
      <w:r w:rsidR="001771F9">
        <w:rPr>
          <w:sz w:val="24"/>
          <w:szCs w:val="24"/>
        </w:rPr>
        <w:t>Walz</w:t>
      </w:r>
      <w:proofErr w:type="spellEnd"/>
      <w:r w:rsidR="001771F9">
        <w:rPr>
          <w:sz w:val="24"/>
          <w:szCs w:val="24"/>
        </w:rPr>
        <w:t xml:space="preserve"> 2008; Zheng 2006; Rowe 2008</w:t>
      </w:r>
      <w:r w:rsidR="00E210A2">
        <w:rPr>
          <w:sz w:val="24"/>
          <w:szCs w:val="24"/>
        </w:rPr>
        <w:t>; Corwin 2017</w:t>
      </w:r>
      <w:r w:rsidR="00566D60">
        <w:rPr>
          <w:sz w:val="24"/>
          <w:szCs w:val="24"/>
        </w:rPr>
        <w:t>}</w:t>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do not alter resistance to all isolates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if </w:t>
      </w:r>
      <w:r w:rsidR="00DD787D">
        <w:rPr>
          <w:sz w:val="24"/>
          <w:szCs w:val="24"/>
        </w:rPr>
        <w:t xml:space="preserve">the specific isolate is sensitive or resistant to camalexin </w:t>
      </w:r>
      <w:r w:rsidR="005D7BA2">
        <w:rPr>
          <w:sz w:val="24"/>
          <w:szCs w:val="24"/>
        </w:rPr>
        <w:t>{Kliebenstein 2005}.</w:t>
      </w:r>
      <w:r w:rsidR="0092425F">
        <w:rPr>
          <w:sz w:val="24"/>
          <w:szCs w:val="24"/>
        </w:rPr>
        <w:t xml:space="preserve"> In contrast to the polygenic nature of plant resistance, little is known about the genetic architecture of virulence within generalist pathogens and how this is affected by genetic variation in the pathogen</w:t>
      </w:r>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w:t>
      </w:r>
      <w:r w:rsidR="0092425F">
        <w:rPr>
          <w:sz w:val="24"/>
          <w:szCs w:val="24"/>
        </w:rPr>
        <w:t xml:space="preserve">This potential for genetic co-dependency between generalist pathogen and host plant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09990048"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w:t>
      </w:r>
      <w:proofErr w:type="spellStart"/>
      <w:r w:rsidR="00A804CB">
        <w:rPr>
          <w:sz w:val="24"/>
          <w:szCs w:val="24"/>
        </w:rPr>
        <w:t>Smale</w:t>
      </w:r>
      <w:proofErr w:type="spellEnd"/>
      <w:r w:rsidR="00A804CB">
        <w:rPr>
          <w:sz w:val="24"/>
          <w:szCs w:val="24"/>
        </w:rPr>
        <w:t xml:space="preserve"> 1996; </w:t>
      </w:r>
      <w:r w:rsidR="00E602B4">
        <w:rPr>
          <w:sz w:val="24"/>
          <w:szCs w:val="24"/>
        </w:rPr>
        <w:t xml:space="preserve">Rosenthal 1997; </w:t>
      </w:r>
      <w:r w:rsidR="00A804CB">
        <w:rPr>
          <w:sz w:val="24"/>
          <w:szCs w:val="24"/>
        </w:rPr>
        <w:t xml:space="preserve">Couch 2005; </w:t>
      </w:r>
      <w:proofErr w:type="spellStart"/>
      <w:r w:rsidR="00977E7D">
        <w:rPr>
          <w:sz w:val="24"/>
          <w:szCs w:val="24"/>
        </w:rPr>
        <w:t>Dwivedi</w:t>
      </w:r>
      <w:proofErr w:type="spellEnd"/>
      <w:r w:rsidR="00977E7D">
        <w:rPr>
          <w:sz w:val="24"/>
          <w:szCs w:val="24"/>
        </w:rPr>
        <w:t xml:space="preserve"> 2008</w:t>
      </w:r>
      <w:r w:rsidR="00A804CB">
        <w:rPr>
          <w:sz w:val="24"/>
          <w:szCs w:val="24"/>
        </w:rPr>
        <w:t>}</w:t>
      </w:r>
      <w:r w:rsidR="00A7542E">
        <w:rPr>
          <w:sz w:val="24"/>
          <w:szCs w:val="24"/>
        </w:rPr>
        <w:t xml:space="preserve">, and pathogens may evolve higher virulence on domesticated </w:t>
      </w:r>
      <w:r w:rsidR="00A7542E">
        <w:rPr>
          <w:sz w:val="24"/>
          <w:szCs w:val="24"/>
        </w:rPr>
        <w:lastRenderedPageBreak/>
        <w:t>hosts</w:t>
      </w:r>
      <w:r w:rsidR="005D7BA2">
        <w:rPr>
          <w:sz w:val="24"/>
          <w:szCs w:val="24"/>
        </w:rPr>
        <w:t xml:space="preserve"> {</w:t>
      </w:r>
      <w:proofErr w:type="spellStart"/>
      <w:r w:rsidR="005D7BA2">
        <w:rPr>
          <w:sz w:val="24"/>
          <w:szCs w:val="24"/>
        </w:rPr>
        <w:t>Stuckenbrock</w:t>
      </w:r>
      <w:proofErr w:type="spellEnd"/>
      <w:r w:rsidR="005D7BA2">
        <w:rPr>
          <w:sz w:val="24"/>
          <w:szCs w:val="24"/>
        </w:rPr>
        <w:t xml:space="preserve"> 2008}</w:t>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r w:rsidR="00171F81">
        <w:rPr>
          <w:sz w:val="24"/>
          <w:szCs w:val="24"/>
        </w:rPr>
        <w:t xml:space="preserve"> {</w:t>
      </w:r>
      <w:proofErr w:type="spellStart"/>
      <w:r w:rsidR="00171F81">
        <w:rPr>
          <w:sz w:val="24"/>
          <w:szCs w:val="24"/>
        </w:rPr>
        <w:t>Tanksley</w:t>
      </w:r>
      <w:proofErr w:type="spellEnd"/>
      <w:r w:rsidR="00171F81">
        <w:rPr>
          <w:sz w:val="24"/>
          <w:szCs w:val="24"/>
        </w:rPr>
        <w:t xml:space="preserve"> 1997; </w:t>
      </w:r>
      <w:proofErr w:type="spellStart"/>
      <w:r w:rsidR="00171F81">
        <w:rPr>
          <w:sz w:val="24"/>
          <w:szCs w:val="24"/>
        </w:rPr>
        <w:t>Doebley</w:t>
      </w:r>
      <w:proofErr w:type="spellEnd"/>
      <w:r w:rsidR="00171F81">
        <w:rPr>
          <w:sz w:val="24"/>
          <w:szCs w:val="24"/>
        </w:rPr>
        <w:t xml:space="preserve"> 2006; Chaudhary 2013}</w:t>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A303A1">
        <w:rPr>
          <w:sz w:val="24"/>
          <w:szCs w:val="24"/>
        </w:rPr>
        <w:t xml:space="preserve"> and correspondingly how domestication influences the pathogen</w:t>
      </w:r>
      <w:r w:rsidR="003E5F69">
        <w:rPr>
          <w:sz w:val="24"/>
          <w:szCs w:val="24"/>
        </w:rPr>
        <w:t>.</w:t>
      </w:r>
      <w:r w:rsidR="009836A7" w:rsidRPr="00471076">
        <w:rPr>
          <w:sz w:val="24"/>
          <w:szCs w:val="24"/>
        </w:rPr>
        <w:t xml:space="preserve"> </w:t>
      </w:r>
    </w:p>
    <w:p w14:paraId="28E69A94" w14:textId="30E6500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416136">
        <w:rPr>
          <w:sz w:val="24"/>
          <w:szCs w:val="24"/>
        </w:rPr>
        <w:t>{</w:t>
      </w:r>
      <w:proofErr w:type="spellStart"/>
      <w:r w:rsidR="00416136">
        <w:rPr>
          <w:sz w:val="24"/>
          <w:szCs w:val="24"/>
        </w:rPr>
        <w:t>Nicot</w:t>
      </w:r>
      <w:proofErr w:type="spellEnd"/>
      <w:r w:rsidR="00416136">
        <w:rPr>
          <w:sz w:val="24"/>
          <w:szCs w:val="24"/>
        </w:rPr>
        <w:t xml:space="preserve"> 1996; </w:t>
      </w:r>
      <w:proofErr w:type="spellStart"/>
      <w:r w:rsidR="00416136">
        <w:rPr>
          <w:sz w:val="24"/>
          <w:szCs w:val="24"/>
        </w:rPr>
        <w:t>Elad</w:t>
      </w:r>
      <w:proofErr w:type="spellEnd"/>
      <w:r w:rsidR="00416136">
        <w:rPr>
          <w:sz w:val="24"/>
          <w:szCs w:val="24"/>
        </w:rPr>
        <w:t xml:space="preserve"> 2007; </w:t>
      </w:r>
      <w:proofErr w:type="spellStart"/>
      <w:r w:rsidR="00416136">
        <w:rPr>
          <w:sz w:val="24"/>
          <w:szCs w:val="24"/>
        </w:rPr>
        <w:t>Fillinger</w:t>
      </w:r>
      <w:proofErr w:type="spellEnd"/>
      <w:r w:rsidR="00416136">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416136">
        <w:rPr>
          <w:sz w:val="24"/>
          <w:szCs w:val="24"/>
        </w:rPr>
        <w:t xml:space="preserve">{Deighton 2001; </w:t>
      </w:r>
      <w:proofErr w:type="spellStart"/>
      <w:r w:rsidR="00416136">
        <w:rPr>
          <w:sz w:val="24"/>
          <w:szCs w:val="24"/>
        </w:rPr>
        <w:t>Finkers</w:t>
      </w:r>
      <w:proofErr w:type="spellEnd"/>
      <w:r w:rsidR="00416136">
        <w:rPr>
          <w:sz w:val="24"/>
          <w:szCs w:val="24"/>
        </w:rPr>
        <w:t xml:space="preserve"> 2007; Ten Have 2007; Corwin 2016}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416136">
        <w:rPr>
          <w:sz w:val="24"/>
          <w:szCs w:val="24"/>
        </w:rPr>
        <w:t>{</w:t>
      </w:r>
      <w:proofErr w:type="spellStart"/>
      <w:r w:rsidR="00416136">
        <w:rPr>
          <w:sz w:val="24"/>
          <w:szCs w:val="24"/>
        </w:rPr>
        <w:t>Katan</w:t>
      </w:r>
      <w:proofErr w:type="spellEnd"/>
      <w:r w:rsidR="00416136">
        <w:rPr>
          <w:sz w:val="24"/>
          <w:szCs w:val="24"/>
        </w:rPr>
        <w:t xml:space="preserve"> 1999</w:t>
      </w:r>
      <w:r w:rsidR="007C11D8">
        <w:rPr>
          <w:sz w:val="24"/>
          <w:szCs w:val="24"/>
        </w:rPr>
        <w:t>; Barrett 2012</w:t>
      </w:r>
      <w:r w:rsidR="00416136">
        <w:rPr>
          <w:sz w:val="24"/>
          <w:szCs w:val="24"/>
        </w:rPr>
        <w:t>}</w:t>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CE6D3B">
        <w:rPr>
          <w:sz w:val="24"/>
          <w:szCs w:val="24"/>
        </w:rPr>
        <w:t xml:space="preserve"> </w:t>
      </w:r>
      <w:r w:rsidR="00416136">
        <w:rPr>
          <w:sz w:val="24"/>
          <w:szCs w:val="24"/>
        </w:rPr>
        <w:t>{</w:t>
      </w:r>
      <w:proofErr w:type="spellStart"/>
      <w:r w:rsidR="00416136">
        <w:rPr>
          <w:sz w:val="24"/>
          <w:szCs w:val="24"/>
        </w:rPr>
        <w:t>Siewers</w:t>
      </w:r>
      <w:proofErr w:type="spellEnd"/>
      <w:r w:rsidR="00416136">
        <w:rPr>
          <w:sz w:val="24"/>
          <w:szCs w:val="24"/>
        </w:rPr>
        <w:t xml:space="preserve"> 2005; </w:t>
      </w:r>
      <w:proofErr w:type="spellStart"/>
      <w:r w:rsidR="00416136">
        <w:rPr>
          <w:sz w:val="24"/>
          <w:szCs w:val="24"/>
        </w:rPr>
        <w:t>Dalmais</w:t>
      </w:r>
      <w:proofErr w:type="spellEnd"/>
      <w:r w:rsidR="00416136">
        <w:rPr>
          <w:sz w:val="24"/>
          <w:szCs w:val="24"/>
        </w:rPr>
        <w:t xml:space="preserve"> 2011}. </w:t>
      </w:r>
      <w:r w:rsidR="00E310DC">
        <w:rPr>
          <w:sz w:val="24"/>
          <w:szCs w:val="24"/>
        </w:rPr>
        <w:t xml:space="preserve">This genetic variation also influences cell wall </w:t>
      </w:r>
      <w:r w:rsidR="00E310DC">
        <w:rPr>
          <w:sz w:val="24"/>
          <w:szCs w:val="24"/>
        </w:rPr>
        <w:lastRenderedPageBreak/>
        <w:t>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CE6D3B">
        <w:rPr>
          <w:sz w:val="24"/>
          <w:szCs w:val="24"/>
        </w:rPr>
        <w:t xml:space="preserve">{Schumacher 2012; </w:t>
      </w:r>
      <w:r w:rsidR="00080F1D">
        <w:rPr>
          <w:sz w:val="24"/>
          <w:szCs w:val="24"/>
        </w:rPr>
        <w:t>Rowe 2007}</w:t>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ten Have 1998}</w:t>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A01C5A">
        <w:rPr>
          <w:sz w:val="24"/>
          <w:szCs w:val="24"/>
        </w:rPr>
        <w:t xml:space="preserve"> which</w:t>
      </w:r>
      <w:r w:rsidR="00796342" w:rsidRPr="00796342">
        <w:rPr>
          <w:sz w:val="24"/>
          <w:szCs w:val="24"/>
        </w:rPr>
        <w:t xml:space="preserve"> is more variable than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Pr>
          <w:sz w:val="24"/>
          <w:szCs w:val="24"/>
        </w:rPr>
        <w:t>Plasmodiophora</w:t>
      </w:r>
      <w:proofErr w:type="spellEnd"/>
      <w:r w:rsidR="00CE69EF">
        <w:rPr>
          <w:sz w:val="24"/>
          <w:szCs w:val="24"/>
        </w:rPr>
        <w:t xml:space="preserve"> </w:t>
      </w:r>
      <w:proofErr w:type="spellStart"/>
      <w:r w:rsidR="00CE69EF">
        <w:rPr>
          <w:sz w:val="24"/>
          <w:szCs w:val="24"/>
        </w:rPr>
        <w:t>brassicae</w:t>
      </w:r>
      <w:proofErr w:type="spellEnd"/>
      <w:r w:rsidR="00DC7B96">
        <w:rPr>
          <w:sz w:val="24"/>
          <w:szCs w:val="24"/>
        </w:rPr>
        <w:t>) {</w:t>
      </w:r>
      <w:proofErr w:type="spellStart"/>
      <w:r w:rsidR="00DC7B96">
        <w:rPr>
          <w:sz w:val="24"/>
          <w:szCs w:val="24"/>
        </w:rPr>
        <w:t>Hacquard</w:t>
      </w:r>
      <w:proofErr w:type="spellEnd"/>
      <w:r w:rsidR="00DC7B96">
        <w:rPr>
          <w:sz w:val="24"/>
          <w:szCs w:val="24"/>
        </w:rPr>
        <w:t xml:space="preserve"> 2013; Wicker 2013}</w:t>
      </w:r>
      <w:r w:rsidR="00796342" w:rsidRPr="00796342">
        <w:rPr>
          <w:sz w:val="24"/>
          <w:szCs w:val="24"/>
        </w:rPr>
        <w:t>, and</w:t>
      </w:r>
      <w:r w:rsidR="00DC7B96">
        <w:rPr>
          <w:sz w:val="24"/>
          <w:szCs w:val="24"/>
        </w:rPr>
        <w:t xml:space="preserve"> on par with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DC7B96" w:rsidRPr="00DC7B96">
        <w:rPr>
          <w:sz w:val="24"/>
          <w:szCs w:val="24"/>
        </w:rPr>
        <w:t>{</w:t>
      </w:r>
      <w:r w:rsidR="00DC7B96">
        <w:rPr>
          <w:sz w:val="24"/>
          <w:szCs w:val="24"/>
        </w:rPr>
        <w:t xml:space="preserve">Power 2017; </w:t>
      </w:r>
      <w:proofErr w:type="spellStart"/>
      <w:r w:rsidR="00DC7B96">
        <w:rPr>
          <w:sz w:val="24"/>
          <w:szCs w:val="24"/>
        </w:rPr>
        <w:t>Farhat</w:t>
      </w:r>
      <w:proofErr w:type="spellEnd"/>
      <w:r w:rsidR="00DC7B96">
        <w:rPr>
          <w:sz w:val="24"/>
          <w:szCs w:val="24"/>
        </w:rPr>
        <w:t xml:space="preserve"> 2013; </w:t>
      </w:r>
      <w:r w:rsidR="00766DC1">
        <w:rPr>
          <w:color w:val="000000"/>
        </w:rPr>
        <w:t>Desjardins 2016</w:t>
      </w:r>
      <w:r w:rsidR="00DC7B96" w:rsidRPr="00DC7B96">
        <w:rPr>
          <w:sz w:val="24"/>
          <w:szCs w:val="24"/>
        </w:rPr>
        <w:t>}</w:t>
      </w:r>
      <w:r w:rsidR="00766DC1">
        <w:rPr>
          <w:sz w:val="24"/>
          <w:szCs w:val="24"/>
        </w:rPr>
        <w:t>.</w:t>
      </w:r>
      <w:r w:rsidR="00A01C5A">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4766F2">
        <w:rPr>
          <w:sz w:val="24"/>
          <w:szCs w:val="24"/>
        </w:rPr>
        <w:t xml:space="preserve"> even in non-model plant systems</w:t>
      </w:r>
      <w:r w:rsidR="00D3121D" w:rsidRPr="00DA7FA8">
        <w:rPr>
          <w:sz w:val="24"/>
          <w:szCs w:val="24"/>
        </w:rPr>
        <w:t>.</w:t>
      </w:r>
    </w:p>
    <w:p w14:paraId="52C2E367" w14:textId="43F202B8" w:rsidR="00EA6EAB" w:rsidRPr="00471076" w:rsidRDefault="000F79B1" w:rsidP="00471076">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Dean 2012; Hahn 2014; </w:t>
      </w:r>
      <w:proofErr w:type="spellStart"/>
      <w:r w:rsidR="00BF0EF7">
        <w:rPr>
          <w:sz w:val="24"/>
          <w:szCs w:val="24"/>
        </w:rPr>
        <w:t>Romanazzi</w:t>
      </w:r>
      <w:proofErr w:type="spellEnd"/>
      <w:r w:rsidR="00BF0EF7">
        <w:rPr>
          <w:sz w:val="24"/>
          <w:szCs w:val="24"/>
        </w:rPr>
        <w:t xml:space="preserve"> 2016}</w:t>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CE6D3B">
        <w:rPr>
          <w:sz w:val="24"/>
          <w:szCs w:val="24"/>
        </w:rPr>
        <w:t>{</w:t>
      </w:r>
      <w:proofErr w:type="spellStart"/>
      <w:r w:rsidR="00CE6D3B">
        <w:rPr>
          <w:sz w:val="24"/>
          <w:szCs w:val="24"/>
        </w:rPr>
        <w:t>Finkers</w:t>
      </w:r>
      <w:proofErr w:type="spellEnd"/>
      <w:r w:rsidR="00CE6D3B">
        <w:rPr>
          <w:sz w:val="24"/>
          <w:szCs w:val="24"/>
        </w:rPr>
        <w:t xml:space="preserve"> 2007; </w:t>
      </w:r>
      <w:r w:rsidR="00F442A5">
        <w:rPr>
          <w:sz w:val="24"/>
          <w:szCs w:val="24"/>
        </w:rPr>
        <w:t>Rowe 2008; Corwin 2016}</w:t>
      </w:r>
      <w:r w:rsidR="00EA6EAB" w:rsidRPr="00471076">
        <w:rPr>
          <w:sz w:val="24"/>
          <w:szCs w:val="24"/>
        </w:rPr>
        <w:t xml:space="preserve">. </w:t>
      </w:r>
      <w:r w:rsidRPr="00471076">
        <w:rPr>
          <w:sz w:val="24"/>
          <w:szCs w:val="24"/>
        </w:rPr>
        <w:t xml:space="preserve">Tomato is </w:t>
      </w:r>
      <w:r w:rsidR="00932108">
        <w:rPr>
          <w:sz w:val="24"/>
          <w:szCs w:val="24"/>
        </w:rPr>
        <w:t>a</w:t>
      </w:r>
      <w:r w:rsidRPr="00471076">
        <w:rPr>
          <w:sz w:val="24"/>
          <w:szCs w:val="24"/>
        </w:rPr>
        <w:t xml:space="preserve"> model system </w:t>
      </w:r>
      <w:r w:rsidR="00326A40">
        <w:rPr>
          <w:sz w:val="24"/>
          <w:szCs w:val="24"/>
        </w:rPr>
        <w:t xml:space="preserve">for study of the </w:t>
      </w:r>
      <w:r w:rsidRPr="00471076">
        <w:rPr>
          <w:sz w:val="24"/>
          <w:szCs w:val="24"/>
        </w:rPr>
        <w:t>impact of domestication upon plant physiology and resistance</w:t>
      </w:r>
      <w:r w:rsidR="00E54248">
        <w:rPr>
          <w:sz w:val="24"/>
          <w:szCs w:val="24"/>
        </w:rPr>
        <w:t xml:space="preserve"> </w:t>
      </w:r>
      <w:r w:rsidR="002C63EB">
        <w:rPr>
          <w:sz w:val="24"/>
          <w:szCs w:val="24"/>
        </w:rPr>
        <w:t>{</w:t>
      </w:r>
      <w:proofErr w:type="spellStart"/>
      <w:r w:rsidR="002C63EB">
        <w:rPr>
          <w:sz w:val="24"/>
          <w:szCs w:val="24"/>
        </w:rPr>
        <w:t>Panthee</w:t>
      </w:r>
      <w:proofErr w:type="spellEnd"/>
      <w:r w:rsidR="002C63EB">
        <w:rPr>
          <w:sz w:val="24"/>
          <w:szCs w:val="24"/>
        </w:rPr>
        <w:t xml:space="preserve"> 2010; </w:t>
      </w:r>
      <w:proofErr w:type="spellStart"/>
      <w:r w:rsidR="002C63EB">
        <w:rPr>
          <w:sz w:val="24"/>
          <w:szCs w:val="24"/>
        </w:rPr>
        <w:t>Bergougnoux</w:t>
      </w:r>
      <w:proofErr w:type="spellEnd"/>
      <w:r w:rsidR="002C63EB">
        <w:rPr>
          <w:sz w:val="24"/>
          <w:szCs w:val="24"/>
        </w:rPr>
        <w:t xml:space="preserve"> 2014; </w:t>
      </w:r>
      <w:proofErr w:type="spellStart"/>
      <w:r w:rsidR="002C63EB">
        <w:rPr>
          <w:sz w:val="24"/>
          <w:szCs w:val="24"/>
        </w:rPr>
        <w:t>Tanksley</w:t>
      </w:r>
      <w:proofErr w:type="spellEnd"/>
      <w:r w:rsidR="002C63EB">
        <w:rPr>
          <w:sz w:val="24"/>
          <w:szCs w:val="24"/>
        </w:rPr>
        <w:t xml:space="preserve"> 2004; Bai 2007}</w:t>
      </w:r>
      <w:r w:rsidRPr="00471076">
        <w:rPr>
          <w:sz w:val="24"/>
          <w:szCs w:val="24"/>
        </w:rPr>
        <w:t xml:space="preserve">. </w:t>
      </w:r>
      <w:r w:rsidRPr="00471076">
        <w:rPr>
          <w:sz w:val="24"/>
          <w:szCs w:val="24"/>
        </w:rPr>
        <w:lastRenderedPageBreak/>
        <w:t xml:space="preserve">This includes </w:t>
      </w:r>
      <w:r w:rsidR="00326A40">
        <w:rPr>
          <w:sz w:val="24"/>
          <w:szCs w:val="24"/>
        </w:rPr>
        <w:t>evidence</w:t>
      </w:r>
      <w:r w:rsidRPr="00471076">
        <w:rPr>
          <w:sz w:val="24"/>
          <w:szCs w:val="24"/>
        </w:rPr>
        <w:t xml:space="preserve"> that </w:t>
      </w:r>
      <w:r w:rsidR="00EA6EAB" w:rsidRPr="00471076">
        <w:rPr>
          <w:sz w:val="24"/>
          <w:szCs w:val="24"/>
        </w:rPr>
        <w:t xml:space="preserve">tomato domestication has altered the circadian clock phase </w:t>
      </w:r>
      <w:r w:rsidR="00416136">
        <w:rPr>
          <w:sz w:val="24"/>
          <w:szCs w:val="24"/>
        </w:rPr>
        <w:t>{Muller 2016}</w:t>
      </w:r>
      <w:r w:rsidR="00EA6EAB" w:rsidRPr="00471076">
        <w:rPr>
          <w:sz w:val="24"/>
          <w:szCs w:val="24"/>
        </w:rPr>
        <w:t xml:space="preserve">, 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416136">
        <w:rPr>
          <w:sz w:val="24"/>
          <w:szCs w:val="24"/>
        </w:rPr>
        <w:t>{</w:t>
      </w:r>
      <w:proofErr w:type="spellStart"/>
      <w:r w:rsidR="00416136">
        <w:rPr>
          <w:sz w:val="24"/>
          <w:szCs w:val="24"/>
        </w:rPr>
        <w:t>Sauerbrunn</w:t>
      </w:r>
      <w:proofErr w:type="spellEnd"/>
      <w:r w:rsidR="00416136">
        <w:rPr>
          <w:sz w:val="24"/>
          <w:szCs w:val="24"/>
        </w:rPr>
        <w:t xml:space="preserve"> 2</w:t>
      </w:r>
      <w:r w:rsidR="00CE6D3B">
        <w:rPr>
          <w:sz w:val="24"/>
          <w:szCs w:val="24"/>
        </w:rPr>
        <w:t xml:space="preserve">004; </w:t>
      </w:r>
      <w:proofErr w:type="spellStart"/>
      <w:r w:rsidR="00CE6D3B">
        <w:rPr>
          <w:sz w:val="24"/>
          <w:szCs w:val="24"/>
        </w:rPr>
        <w:t>Weyman</w:t>
      </w:r>
      <w:proofErr w:type="spellEnd"/>
      <w:r w:rsidR="00CE6D3B">
        <w:rPr>
          <w:sz w:val="24"/>
          <w:szCs w:val="24"/>
        </w:rPr>
        <w:t xml:space="preserve"> 2006; Bhardwaj 2011; </w:t>
      </w:r>
      <w:proofErr w:type="spellStart"/>
      <w:r w:rsidR="00416136">
        <w:rPr>
          <w:sz w:val="24"/>
          <w:szCs w:val="24"/>
        </w:rPr>
        <w:t>Hevia</w:t>
      </w:r>
      <w:proofErr w:type="spellEnd"/>
      <w:r w:rsidR="00416136">
        <w:rPr>
          <w:sz w:val="24"/>
          <w:szCs w:val="24"/>
        </w:rPr>
        <w:t xml:space="preserve"> 2015}</w:t>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w:t>
      </w:r>
      <w:r w:rsidR="00CE6D3B">
        <w:rPr>
          <w:sz w:val="24"/>
          <w:szCs w:val="24"/>
        </w:rPr>
        <w:t xml:space="preserve"> </w:t>
      </w:r>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481BBF5A"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genotype</w:t>
      </w:r>
      <w:r w:rsidR="00EA6EAB" w:rsidRPr="00471076">
        <w:rPr>
          <w:sz w:val="24"/>
          <w:szCs w:val="24"/>
        </w:rPr>
        <w:t xml:space="preserve">. </w:t>
      </w:r>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single isolates are sensitive to tomato domestication.</w:t>
      </w:r>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identify the pathogen loci where genetic variation is sensitive to</w:t>
      </w:r>
      <w:r w:rsidR="00F442A5" w:rsidRPr="00471076">
        <w:rPr>
          <w:sz w:val="24"/>
          <w:szCs w:val="24"/>
        </w:rPr>
        <w:t xml:space="preserve"> host phenotypic variation</w:t>
      </w:r>
      <w:r w:rsidR="00F442A5">
        <w:rPr>
          <w:sz w:val="24"/>
          <w:szCs w:val="24"/>
        </w:rPr>
        <w:t>, and more specifically to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that are critically sensitive to domestication in the crop</w:t>
      </w:r>
      <w:r w:rsidR="00CE6D3B">
        <w:rPr>
          <w:sz w:val="24"/>
          <w:szCs w:val="24"/>
        </w:rPr>
        <w:t>,</w:t>
      </w:r>
      <w:r w:rsidR="00F442A5">
        <w:rPr>
          <w:sz w:val="24"/>
          <w:szCs w:val="24"/>
        </w:rPr>
        <w:t xml:space="preserve"> and could be tools for improved breeding as well as to interrogate how domestication in tomato has influenced generalist pathogen resistance.</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1"/>
      <w:r>
        <w:rPr>
          <w:b/>
          <w:sz w:val="24"/>
          <w:szCs w:val="24"/>
        </w:rPr>
        <w:t>Methods</w:t>
      </w:r>
      <w:commentRangeEnd w:id="1"/>
      <w:r w:rsidR="006B6D32">
        <w:rPr>
          <w:rStyle w:val="CommentReference"/>
        </w:rPr>
        <w:commentReference w:id="1"/>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w:t>
      </w:r>
      <w:r w:rsidR="000D6362" w:rsidRPr="000D6362">
        <w:rPr>
          <w:sz w:val="24"/>
          <w:szCs w:val="24"/>
        </w:rPr>
        <w:lastRenderedPageBreak/>
        <w:t xml:space="preserve">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0F722AA7"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collected as single spores collection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D349F6">
        <w:rPr>
          <w:sz w:val="24"/>
          <w:szCs w:val="24"/>
        </w:rPr>
        <w:t>{Atwell 2015</w:t>
      </w:r>
      <w:r w:rsidR="00E01C8C">
        <w:rPr>
          <w:sz w:val="24"/>
          <w:szCs w:val="24"/>
        </w:rPr>
        <w:t>; Zhang 2017</w:t>
      </w:r>
      <w:r w:rsidR="00D349F6">
        <w:rPr>
          <w:sz w:val="24"/>
          <w:szCs w:val="24"/>
        </w:rPr>
        <w:t>}</w:t>
      </w:r>
      <w:r>
        <w:rPr>
          <w:sz w:val="24"/>
          <w:szCs w:val="24"/>
        </w:rPr>
        <w:t>.</w:t>
      </w:r>
      <w:r>
        <w:t xml:space="preserve"> </w:t>
      </w:r>
      <w:r w:rsidR="00EA1E71">
        <w:t>This included five isolates obtained from natural infections of tomato.</w:t>
      </w:r>
      <w:r w:rsidR="00EA1E71" w:rsidRPr="00EA1E71">
        <w:rPr>
          <w:sz w:val="24"/>
          <w:szCs w:val="24"/>
        </w:rPr>
        <w:t xml:space="preserve"> </w:t>
      </w:r>
      <w:r w:rsidR="00EA1E71">
        <w:rPr>
          <w:sz w:val="24"/>
          <w:szCs w:val="24"/>
        </w:rPr>
        <w:t xml:space="preserve">We maintained </w:t>
      </w:r>
      <w:r w:rsidR="00EA1E71">
        <w:rPr>
          <w:i/>
          <w:sz w:val="24"/>
          <w:szCs w:val="24"/>
        </w:rPr>
        <w:t xml:space="preserve">B. cinerea </w:t>
      </w:r>
      <w:r w:rsidR="00EA1E71" w:rsidRPr="000D6362">
        <w:rPr>
          <w:sz w:val="24"/>
          <w:szCs w:val="24"/>
        </w:rPr>
        <w:t xml:space="preserve">isolates as conidial suspensions in 30% glycerol for long term storage at -80°C. For regrowth, </w:t>
      </w:r>
      <w:r w:rsidR="00EA1E71">
        <w:rPr>
          <w:sz w:val="24"/>
          <w:szCs w:val="24"/>
        </w:rPr>
        <w:t xml:space="preserve">w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solates at 25°C in 12h light, and propagated every 2 weeks.</w:t>
      </w:r>
      <w:r w:rsidR="00EA1E71">
        <w:t xml:space="preserve">  </w:t>
      </w:r>
      <w:r w:rsidR="00FA4ED9">
        <w:t xml:space="preserve">Sequencing failed for 6 out of our 97 </w:t>
      </w:r>
      <w:proofErr w:type="spellStart"/>
      <w:r w:rsidR="00FA4ED9">
        <w:t>phenotyped</w:t>
      </w:r>
      <w:proofErr w:type="spellEnd"/>
      <w:r w:rsidR="00FA4ED9">
        <w:t xml:space="preserve"> isolates. </w:t>
      </w:r>
      <w:r w:rsidR="005339D5">
        <w:rPr>
          <w:sz w:val="24"/>
          <w:szCs w:val="24"/>
        </w:rPr>
        <w:t xml:space="preserve">For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4165B970"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 xml:space="preserve">At 6 </w:t>
      </w:r>
      <w:r w:rsidR="00EA1E71">
        <w:rPr>
          <w:sz w:val="24"/>
          <w:szCs w:val="24"/>
        </w:rPr>
        <w:lastRenderedPageBreak/>
        <w:t>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proofErr w:type="spellStart"/>
      <w:r w:rsidR="004E0DD7">
        <w:rPr>
          <w:sz w:val="24"/>
          <w:szCs w:val="24"/>
        </w:rPr>
        <w:t>Denby</w:t>
      </w:r>
      <w:proofErr w:type="spellEnd"/>
      <w:r w:rsidR="004E0DD7">
        <w:rPr>
          <w:sz w:val="24"/>
          <w:szCs w:val="24"/>
        </w:rPr>
        <w:t xml:space="preserve"> 2004; Kliebenstein 2005}.</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68F7E007"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161060">
        <w:rPr>
          <w:sz w:val="24"/>
          <w:szCs w:val="24"/>
        </w:rPr>
        <w:t xml:space="preserve">{Pau 2010; </w:t>
      </w:r>
      <w:proofErr w:type="spellStart"/>
      <w:r w:rsidR="00161060">
        <w:rPr>
          <w:sz w:val="24"/>
          <w:szCs w:val="24"/>
        </w:rPr>
        <w:t>Failmezger</w:t>
      </w:r>
      <w:proofErr w:type="spellEnd"/>
      <w:r w:rsidR="00161060">
        <w:rPr>
          <w:sz w:val="24"/>
          <w:szCs w:val="24"/>
        </w:rPr>
        <w:t xml:space="preserve"> 2010} </w:t>
      </w:r>
      <w:r w:rsidR="000D6362" w:rsidRPr="000D6362">
        <w:rPr>
          <w:sz w:val="24"/>
          <w:szCs w:val="24"/>
        </w:rPr>
        <w:t>in</w:t>
      </w:r>
      <w:r w:rsidR="00161060">
        <w:rPr>
          <w:sz w:val="24"/>
          <w:szCs w:val="24"/>
        </w:rPr>
        <w:t xml:space="preserve"> the R statistical environment {</w:t>
      </w:r>
      <w:r w:rsidR="000D6362" w:rsidRPr="000D6362">
        <w:rPr>
          <w:sz w:val="24"/>
          <w:szCs w:val="24"/>
        </w:rPr>
        <w:t>R</w:t>
      </w:r>
      <w:r w:rsidR="00161060">
        <w:rPr>
          <w:sz w:val="24"/>
          <w:szCs w:val="24"/>
        </w:rPr>
        <w:t xml:space="preserve"> Development Core Team and Team 2009}</w:t>
      </w:r>
      <w:r w:rsidR="004E0DD7">
        <w:rPr>
          <w:sz w:val="24"/>
          <w:szCs w:val="24"/>
        </w:rPr>
        <w:t>, as previously described {Corwin 2016 PLOS; Corwin 2016 APS}</w:t>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4B40C715" w:rsidR="002914F6" w:rsidRDefault="000D6362" w:rsidP="00377637">
      <w:pPr>
        <w:spacing w:line="480" w:lineRule="auto"/>
        <w:rPr>
          <w:sz w:val="24"/>
          <w:szCs w:val="24"/>
        </w:rPr>
      </w:pPr>
      <w:r w:rsidRPr="000D6362">
        <w:rPr>
          <w:sz w:val="24"/>
          <w:szCs w:val="24"/>
        </w:rPr>
        <w:lastRenderedPageBreak/>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Bates 2015})</w:t>
      </w:r>
      <w:r w:rsidR="00B1388E">
        <w:rPr>
          <w:sz w:val="24"/>
          <w:szCs w:val="24"/>
        </w:rPr>
        <w:t>.</w:t>
      </w:r>
      <w:r w:rsidR="00374962">
        <w:rPr>
          <w:sz w:val="24"/>
          <w:szCs w:val="24"/>
        </w:rPr>
        <w:t xml:space="preserve"> </w:t>
      </w:r>
      <w:r w:rsidR="00FA4ED9">
        <w:rPr>
          <w:sz w:val="24"/>
          <w:szCs w:val="24"/>
        </w:rPr>
        <w:t xml:space="preserve">Two of our 97 isolates did not have replication across 2 experiments, so they 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w:t>
      </w:r>
      <w:proofErr w:type="gramStart"/>
      <w:r w:rsidR="002914F6">
        <w:rPr>
          <w:sz w:val="24"/>
          <w:szCs w:val="24"/>
        </w:rPr>
        <w:t>obtain</w:t>
      </w:r>
      <w:r w:rsidR="00685345">
        <w:rPr>
          <w:sz w:val="24"/>
          <w:szCs w:val="24"/>
        </w:rPr>
        <w:t xml:space="preserve"> </w:t>
      </w:r>
      <w:r w:rsidR="002914F6">
        <w:rPr>
          <w:sz w:val="24"/>
          <w:szCs w:val="24"/>
        </w:rPr>
        <w:t xml:space="preserve"> </w:t>
      </w:r>
      <w:r w:rsidRPr="000D6362">
        <w:rPr>
          <w:sz w:val="24"/>
          <w:szCs w:val="24"/>
        </w:rPr>
        <w:t>the</w:t>
      </w:r>
      <w:proofErr w:type="gramEnd"/>
      <w:r w:rsidRPr="000D6362">
        <w:rPr>
          <w:sz w:val="24"/>
          <w:szCs w:val="24"/>
        </w:rPr>
        <w:t xml:space="preserv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p>
    <w:p w14:paraId="1C1C723F" w14:textId="4850C6D2" w:rsidR="000D6362" w:rsidRPr="00BF2068" w:rsidRDefault="002914F6" w:rsidP="00685345">
      <w:pPr>
        <w:spacing w:line="480" w:lineRule="auto"/>
        <w:ind w:firstLine="720"/>
        <w:rPr>
          <w:sz w:val="24"/>
          <w:szCs w:val="24"/>
        </w:rPr>
      </w:pPr>
      <w:r>
        <w:rPr>
          <w:sz w:val="24"/>
          <w:szCs w:val="24"/>
        </w:rPr>
        <w:t>These means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Shen 2013}. </w:t>
      </w:r>
      <w:r>
        <w:rPr>
          <w:sz w:val="24"/>
          <w:szCs w:val="24"/>
        </w:rPr>
        <w:t xml:space="preserve">This approach has previously had a high validation rate </w:t>
      </w:r>
      <w:r w:rsidR="008B530E">
        <w:rPr>
          <w:sz w:val="24"/>
          <w:szCs w:val="24"/>
        </w:rPr>
        <w:t>{</w:t>
      </w:r>
      <w:r w:rsidR="00510B7F">
        <w:rPr>
          <w:sz w:val="24"/>
          <w:szCs w:val="24"/>
        </w:rPr>
        <w:t xml:space="preserve">Ober 2015; </w:t>
      </w:r>
      <w:r w:rsidR="008B530E">
        <w:rPr>
          <w:sz w:val="24"/>
          <w:szCs w:val="24"/>
        </w:rPr>
        <w:t>Corwin 2016</w:t>
      </w:r>
      <w:r w:rsidR="001D7E8D">
        <w:rPr>
          <w:sz w:val="24"/>
          <w:szCs w:val="24"/>
        </w:rPr>
        <w:t>; Francisco 2016</w:t>
      </w:r>
      <w:r w:rsidR="00510B7F">
        <w:rPr>
          <w:sz w:val="24"/>
          <w:szCs w:val="24"/>
        </w:rPr>
        <w:t xml:space="preserve">; </w:t>
      </w:r>
      <w:proofErr w:type="spellStart"/>
      <w:r w:rsidR="00510B7F">
        <w:rPr>
          <w:sz w:val="24"/>
          <w:szCs w:val="24"/>
        </w:rPr>
        <w:t>Kooke</w:t>
      </w:r>
      <w:proofErr w:type="spellEnd"/>
      <w:r w:rsidR="00510B7F">
        <w:rPr>
          <w:sz w:val="24"/>
          <w:szCs w:val="24"/>
        </w:rPr>
        <w:t xml:space="preserve"> 2016</w:t>
      </w:r>
      <w:r w:rsidR="008B530E">
        <w:rPr>
          <w:sz w:val="24"/>
          <w:szCs w:val="24"/>
        </w:rPr>
        <w:t>}</w:t>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8F7E60">
        <w:rPr>
          <w:sz w:val="24"/>
          <w:szCs w:val="24"/>
        </w:rPr>
        <w:t>{</w:t>
      </w:r>
      <w:proofErr w:type="spellStart"/>
      <w:r w:rsidR="0014362A">
        <w:rPr>
          <w:sz w:val="24"/>
          <w:szCs w:val="24"/>
        </w:rPr>
        <w:t>Doerge</w:t>
      </w:r>
      <w:proofErr w:type="spellEnd"/>
      <w:r w:rsidR="0014362A">
        <w:rPr>
          <w:sz w:val="24"/>
          <w:szCs w:val="24"/>
        </w:rPr>
        <w:t xml:space="preserve"> 1996; </w:t>
      </w:r>
      <w:r w:rsidR="008F7E60">
        <w:rPr>
          <w:sz w:val="24"/>
          <w:szCs w:val="24"/>
        </w:rPr>
        <w:t>Shen 2013</w:t>
      </w:r>
      <w:r w:rsidR="00E01ACB">
        <w:rPr>
          <w:sz w:val="24"/>
          <w:szCs w:val="24"/>
        </w:rPr>
        <w:t>; Corwin 2016</w:t>
      </w:r>
      <w:r w:rsidR="008F7E60">
        <w:rPr>
          <w:sz w:val="24"/>
          <w:szCs w:val="24"/>
        </w:rPr>
        <w:t>}</w:t>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161060">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w:t>
      </w:r>
      <w:r w:rsidR="004007E9" w:rsidRPr="004007E9">
        <w:rPr>
          <w:rFonts w:cs="Arial"/>
          <w:color w:val="222222"/>
          <w:sz w:val="24"/>
          <w:szCs w:val="24"/>
          <w:shd w:val="clear" w:color="auto" w:fill="FFFFFF"/>
        </w:rPr>
        <w:lastRenderedPageBreak/>
        <w:t xml:space="preserve">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D349F6">
        <w:rPr>
          <w:rFonts w:cs="Arial"/>
          <w:color w:val="222222"/>
          <w:sz w:val="24"/>
          <w:szCs w:val="24"/>
          <w:shd w:val="clear" w:color="auto" w:fill="FFFFFF"/>
        </w:rPr>
        <w:t>{</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2"/>
      <w:r w:rsidRPr="00791691">
        <w:rPr>
          <w:b/>
          <w:sz w:val="24"/>
          <w:szCs w:val="24"/>
        </w:rPr>
        <w:t>Results</w:t>
      </w:r>
      <w:commentRangeEnd w:id="2"/>
      <w:r w:rsidR="006B6D32">
        <w:rPr>
          <w:rStyle w:val="CommentReference"/>
        </w:rPr>
        <w:commentReference w:id="2"/>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CD557F2" w:rsidR="00F126CA" w:rsidRDefault="00A33EE1" w:rsidP="00A33EE1">
      <w:pPr>
        <w:spacing w:line="480" w:lineRule="auto"/>
        <w:ind w:firstLine="720"/>
        <w:rPr>
          <w:sz w:val="24"/>
          <w:szCs w:val="24"/>
        </w:rPr>
      </w:pPr>
      <w:r>
        <w:rPr>
          <w:sz w:val="24"/>
          <w:szCs w:val="24"/>
        </w:rPr>
        <w:t>To</w:t>
      </w:r>
      <w:r w:rsidR="00F126CA">
        <w:rPr>
          <w:sz w:val="24"/>
          <w:szCs w:val="24"/>
        </w:rPr>
        <w:t xml:space="preserve"> directly </w:t>
      </w:r>
      <w:r w:rsidR="00B436E4">
        <w:rPr>
          <w:sz w:val="24"/>
          <w:szCs w:val="24"/>
        </w:rPr>
        <w:t xml:space="preserve">quantify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w:t>
      </w:r>
      <w:proofErr w:type="spellStart"/>
      <w:r w:rsidR="00597242" w:rsidRPr="00685345">
        <w:rPr>
          <w:i/>
          <w:sz w:val="24"/>
          <w:szCs w:val="24"/>
        </w:rPr>
        <w:t>lycopersicum</w:t>
      </w:r>
      <w:proofErr w:type="spellEnd"/>
      <w:r w:rsidR="00597242" w:rsidRPr="00685345">
        <w:rPr>
          <w:i/>
          <w:sz w:val="24"/>
          <w:szCs w:val="24"/>
        </w:rPr>
        <w:t xml:space="preserve"> </w:t>
      </w:r>
      <w:r w:rsidR="00597242">
        <w:rPr>
          <w:sz w:val="24"/>
          <w:szCs w:val="24"/>
        </w:rPr>
        <w:t xml:space="preserve">and </w:t>
      </w:r>
      <w:r w:rsidR="00597242" w:rsidRPr="00685345">
        <w:rPr>
          <w:i/>
          <w:sz w:val="24"/>
          <w:szCs w:val="24"/>
        </w:rPr>
        <w:t xml:space="preserve">S. </w:t>
      </w:r>
      <w:proofErr w:type="spellStart"/>
      <w:r w:rsidR="00597242" w:rsidRPr="00685345">
        <w:rPr>
          <w:i/>
          <w:sz w:val="24"/>
          <w:szCs w:val="24"/>
        </w:rPr>
        <w:t>pimpinellifolium</w:t>
      </w:r>
      <w:proofErr w:type="spellEnd"/>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161060">
        <w:rPr>
          <w:sz w:val="24"/>
          <w:szCs w:val="24"/>
        </w:rPr>
        <w:t>{</w:t>
      </w:r>
      <w:proofErr w:type="spellStart"/>
      <w:r w:rsidR="00161060">
        <w:rPr>
          <w:sz w:val="24"/>
          <w:szCs w:val="24"/>
        </w:rPr>
        <w:t>Egashira</w:t>
      </w:r>
      <w:proofErr w:type="spellEnd"/>
      <w:r w:rsidR="00161060">
        <w:rPr>
          <w:sz w:val="24"/>
          <w:szCs w:val="24"/>
        </w:rPr>
        <w:t xml:space="preserve"> 2000; </w:t>
      </w:r>
      <w:proofErr w:type="spellStart"/>
      <w:r w:rsidR="00161060">
        <w:rPr>
          <w:sz w:val="24"/>
          <w:szCs w:val="24"/>
        </w:rPr>
        <w:t>Nicot</w:t>
      </w:r>
      <w:proofErr w:type="spellEnd"/>
      <w:r w:rsidR="00161060">
        <w:rPr>
          <w:sz w:val="24"/>
          <w:szCs w:val="24"/>
        </w:rPr>
        <w:t xml:space="preserve"> 2002; </w:t>
      </w:r>
      <w:proofErr w:type="spellStart"/>
      <w:r w:rsidR="00161060">
        <w:rPr>
          <w:sz w:val="24"/>
          <w:szCs w:val="24"/>
        </w:rPr>
        <w:t>Guimaraes</w:t>
      </w:r>
      <w:proofErr w:type="spellEnd"/>
      <w:r w:rsidR="00161060">
        <w:rPr>
          <w:sz w:val="24"/>
          <w:szCs w:val="24"/>
        </w:rPr>
        <w:t xml:space="preserve"> 2004; Ten Have 2007; </w:t>
      </w:r>
      <w:proofErr w:type="spellStart"/>
      <w:r w:rsidR="00161060">
        <w:rPr>
          <w:sz w:val="24"/>
          <w:szCs w:val="24"/>
        </w:rPr>
        <w:t>Finkers</w:t>
      </w:r>
      <w:proofErr w:type="spellEnd"/>
      <w:r w:rsidR="00161060">
        <w:rPr>
          <w:sz w:val="24"/>
          <w:szCs w:val="24"/>
        </w:rPr>
        <w:t xml:space="preserve"> 2008}.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 xml:space="preserve">resistance </w:t>
      </w:r>
      <w:r w:rsidR="00201913">
        <w:rPr>
          <w:sz w:val="24"/>
          <w:szCs w:val="24"/>
        </w:rPr>
        <w:t>level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416136">
        <w:rPr>
          <w:sz w:val="24"/>
          <w:szCs w:val="24"/>
        </w:rPr>
        <w:t>{Peralta 2008}</w:t>
      </w:r>
      <w:r w:rsidR="006E28C1">
        <w:rPr>
          <w:sz w:val="24"/>
          <w:szCs w:val="24"/>
        </w:rPr>
        <w:t xml:space="preserve">. </w:t>
      </w:r>
      <w:r w:rsidR="00B56BCA" w:rsidRPr="00B56BCA">
        <w:rPr>
          <w:sz w:val="24"/>
          <w:szCs w:val="24"/>
        </w:rPr>
        <w:t xml:space="preserve"> </w:t>
      </w:r>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w:t>
      </w:r>
      <w:r w:rsidR="00B56BCA">
        <w:rPr>
          <w:sz w:val="24"/>
          <w:szCs w:val="24"/>
        </w:rPr>
        <w:lastRenderedPageBreak/>
        <w:t xml:space="preserve">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 xml:space="preserve">measured the area of </w:t>
      </w:r>
      <w:r w:rsidR="00B436E4">
        <w:rPr>
          <w:sz w:val="24"/>
          <w:szCs w:val="24"/>
        </w:rPr>
        <w:t xml:space="preserve">all </w:t>
      </w:r>
      <w:r w:rsidR="00854928">
        <w:rPr>
          <w:sz w:val="24"/>
          <w:szCs w:val="24"/>
        </w:rPr>
        <w:t>developing lesion</w:t>
      </w:r>
      <w:r w:rsidR="00B436E4">
        <w:rPr>
          <w:sz w:val="24"/>
          <w:szCs w:val="24"/>
        </w:rPr>
        <w:t>s</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DD51E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D349F6">
        <w:rPr>
          <w:sz w:val="24"/>
          <w:szCs w:val="24"/>
        </w:rPr>
        <w:t xml:space="preserve">{Ferrari 2003; </w:t>
      </w:r>
      <w:proofErr w:type="spellStart"/>
      <w:r w:rsidR="00D349F6">
        <w:rPr>
          <w:sz w:val="24"/>
          <w:szCs w:val="24"/>
        </w:rPr>
        <w:t>Denby</w:t>
      </w:r>
      <w:proofErr w:type="spellEnd"/>
      <w:r w:rsidR="00D349F6">
        <w:rPr>
          <w:sz w:val="24"/>
          <w:szCs w:val="24"/>
        </w:rPr>
        <w:t xml:space="preserve"> 2004; Kliebenstein 2005; Ferrari 2007; Rowe 2008}</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295084ED"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R Core 2013}</w:t>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w:t>
      </w:r>
      <w:r w:rsidR="00FD1429">
        <w:rPr>
          <w:sz w:val="24"/>
          <w:szCs w:val="24"/>
        </w:rPr>
        <w:t xml:space="preserve">, </w:t>
      </w:r>
      <w:r w:rsidR="00D71B30">
        <w:rPr>
          <w:sz w:val="24"/>
          <w:szCs w:val="24"/>
        </w:rPr>
        <w:t>10.2% of total 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2.9%</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1C0D4A">
        <w:rPr>
          <w:sz w:val="24"/>
          <w:szCs w:val="24"/>
        </w:rPr>
        <w:t>Table R1</w:t>
      </w:r>
      <w:r w:rsidR="00FD1429">
        <w:rPr>
          <w:sz w:val="24"/>
          <w:szCs w:val="24"/>
        </w:rPr>
        <w:t xml:space="preserve"> and </w:t>
      </w:r>
      <w:r w:rsidR="00E75C3D">
        <w:rPr>
          <w:sz w:val="24"/>
          <w:szCs w:val="24"/>
        </w:rPr>
        <w:t>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w:t>
      </w:r>
      <w:r w:rsidR="00B738AF">
        <w:rPr>
          <w:sz w:val="24"/>
          <w:szCs w:val="24"/>
        </w:rPr>
        <w:lastRenderedPageBreak/>
        <w:t>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D3D8C7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proofErr w:type="spellStart"/>
      <w:r w:rsidR="00243223">
        <w:rPr>
          <w:sz w:val="24"/>
          <w:szCs w:val="24"/>
        </w:rPr>
        <w:t>Stukenbrock</w:t>
      </w:r>
      <w:proofErr w:type="spellEnd"/>
      <w:r w:rsidR="00243223">
        <w:rPr>
          <w:sz w:val="24"/>
          <w:szCs w:val="24"/>
        </w:rPr>
        <w:t xml:space="preserve"> 2008</w:t>
      </w:r>
      <w:r w:rsidR="00E75C3D">
        <w:rPr>
          <w:sz w:val="24"/>
          <w:szCs w:val="24"/>
        </w:rPr>
        <w:t xml:space="preserve">; </w:t>
      </w:r>
      <w:proofErr w:type="spellStart"/>
      <w:r w:rsidR="00E75C3D">
        <w:rPr>
          <w:sz w:val="24"/>
          <w:szCs w:val="24"/>
        </w:rPr>
        <w:t>Smale</w:t>
      </w:r>
      <w:proofErr w:type="spellEnd"/>
      <w:r w:rsidR="00E75C3D">
        <w:rPr>
          <w:sz w:val="24"/>
          <w:szCs w:val="24"/>
        </w:rPr>
        <w:t xml:space="preserve"> 1996; Couch 2005; Rosenthal 1997; </w:t>
      </w:r>
      <w:proofErr w:type="spellStart"/>
      <w:r w:rsidR="00E75C3D">
        <w:rPr>
          <w:sz w:val="24"/>
          <w:szCs w:val="24"/>
        </w:rPr>
        <w:t>Dwivedi</w:t>
      </w:r>
      <w:proofErr w:type="spellEnd"/>
      <w:r w:rsidR="00E75C3D">
        <w:rPr>
          <w:sz w:val="24"/>
          <w:szCs w:val="24"/>
        </w:rPr>
        <w:t xml:space="preserve"> 2008</w:t>
      </w:r>
      <w:r w:rsidR="00243223">
        <w:rPr>
          <w:sz w:val="24"/>
          <w:szCs w:val="24"/>
        </w:rPr>
        <w:t>}</w:t>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 xml:space="preserve">with the </w:t>
      </w:r>
      <w:r w:rsidR="009F1408">
        <w:rPr>
          <w:sz w:val="24"/>
          <w:szCs w:val="24"/>
        </w:rPr>
        <w:t xml:space="preserve">hypothesis </w:t>
      </w:r>
      <w:r w:rsidR="006830A0">
        <w:rPr>
          <w:sz w:val="24"/>
          <w:szCs w:val="24"/>
        </w:rPr>
        <w:t>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r w:rsidR="009F1408">
        <w:rPr>
          <w:sz w:val="24"/>
          <w:szCs w:val="24"/>
        </w:rPr>
        <w:t xml:space="preserve">predominantly </w:t>
      </w:r>
      <w:r w:rsidR="0043516B">
        <w:rPr>
          <w:sz w:val="24"/>
          <w:szCs w:val="24"/>
        </w:rPr>
        <w:t xml:space="preserve">explain </w:t>
      </w:r>
      <w:proofErr w:type="gramStart"/>
      <w:r w:rsidR="0043516B">
        <w:rPr>
          <w:sz w:val="24"/>
          <w:szCs w:val="24"/>
        </w:rPr>
        <w:t xml:space="preserve">the </w:t>
      </w:r>
      <w:r w:rsidR="009F1408">
        <w:rPr>
          <w:sz w:val="24"/>
          <w:szCs w:val="24"/>
        </w:rPr>
        <w:t xml:space="preserve"> </w:t>
      </w:r>
      <w:r w:rsidR="00CC4E31">
        <w:rPr>
          <w:sz w:val="24"/>
          <w:szCs w:val="24"/>
        </w:rPr>
        <w:t>effects</w:t>
      </w:r>
      <w:proofErr w:type="gramEnd"/>
      <w:r w:rsidR="00CC4E31">
        <w:rPr>
          <w:sz w:val="24"/>
          <w:szCs w:val="24"/>
        </w:rPr>
        <w:t xml:space="preserve"> of tomato genotype on lesion size </w:t>
      </w:r>
      <w:r w:rsidR="00CC4E31">
        <w:rPr>
          <w:sz w:val="24"/>
          <w:szCs w:val="24"/>
        </w:rPr>
        <w:lastRenderedPageBreak/>
        <w:t>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44ECCBE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43223">
        <w:rPr>
          <w:sz w:val="24"/>
          <w:szCs w:val="24"/>
        </w:rPr>
        <w:t>{</w:t>
      </w:r>
      <w:proofErr w:type="spellStart"/>
      <w:r w:rsidR="00243223">
        <w:rPr>
          <w:sz w:val="24"/>
          <w:szCs w:val="24"/>
        </w:rPr>
        <w:t>Tanksley</w:t>
      </w:r>
      <w:proofErr w:type="spellEnd"/>
      <w:r w:rsidR="00243223">
        <w:rPr>
          <w:sz w:val="24"/>
          <w:szCs w:val="24"/>
        </w:rPr>
        <w:t xml:space="preserve"> 1997; </w:t>
      </w:r>
      <w:proofErr w:type="spellStart"/>
      <w:r w:rsidR="00243223">
        <w:rPr>
          <w:sz w:val="24"/>
          <w:szCs w:val="24"/>
        </w:rPr>
        <w:t>Doebley</w:t>
      </w:r>
      <w:proofErr w:type="spellEnd"/>
      <w:r w:rsidR="00243223">
        <w:rPr>
          <w:sz w:val="24"/>
          <w:szCs w:val="24"/>
        </w:rPr>
        <w:t xml:space="preserve"> 2006; Bai 2007}.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 xml:space="preserve">F=1.39, 96 </w:t>
      </w:r>
      <w:proofErr w:type="spellStart"/>
      <w:r w:rsidR="000E1B51">
        <w:rPr>
          <w:sz w:val="24"/>
          <w:szCs w:val="24"/>
        </w:rPr>
        <w:t>num</w:t>
      </w:r>
      <w:proofErr w:type="spellEnd"/>
      <w:r w:rsidR="000E1B51">
        <w:rPr>
          <w:sz w:val="24"/>
          <w:szCs w:val="24"/>
        </w:rPr>
        <w:t xml:space="preserve"> </w:t>
      </w:r>
      <w:proofErr w:type="spellStart"/>
      <w:r w:rsidR="000864B6">
        <w:rPr>
          <w:sz w:val="24"/>
          <w:szCs w:val="24"/>
        </w:rPr>
        <w:t>df</w:t>
      </w:r>
      <w:proofErr w:type="spellEnd"/>
      <w:r w:rsidR="000E1B51">
        <w:rPr>
          <w:sz w:val="24"/>
          <w:szCs w:val="24"/>
        </w:rPr>
        <w:t xml:space="preserve">, 96 </w:t>
      </w:r>
      <w:proofErr w:type="spellStart"/>
      <w:r w:rsidR="000E1B51">
        <w:rPr>
          <w:sz w:val="24"/>
          <w:szCs w:val="24"/>
        </w:rPr>
        <w:t>denom</w:t>
      </w:r>
      <w:proofErr w:type="spellEnd"/>
      <w:r w:rsidR="000E1B51">
        <w:rPr>
          <w:sz w:val="24"/>
          <w:szCs w:val="24"/>
        </w:rPr>
        <w:t xml:space="preserve"> </w:t>
      </w:r>
      <w:proofErr w:type="spellStart"/>
      <w:r w:rsidR="000E1B51">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232DE337"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ely, isolates may also be generalists, with specialization absent or occurring only at the gene level.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w:t>
      </w:r>
      <w:r w:rsidR="002817BF">
        <w:rPr>
          <w:sz w:val="24"/>
          <w:szCs w:val="24"/>
        </w:rPr>
        <w:lastRenderedPageBreak/>
        <w:t xml:space="preserve">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xml:space="preserve">, 9.7 </w:t>
      </w:r>
      <w:proofErr w:type="spellStart"/>
      <w:proofErr w:type="gramStart"/>
      <w:r w:rsidR="00BF3918">
        <w:rPr>
          <w:sz w:val="24"/>
          <w:szCs w:val="24"/>
        </w:rPr>
        <w:t>df</w:t>
      </w:r>
      <w:proofErr w:type="spellEnd"/>
      <w:proofErr w:type="gram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r w:rsidR="009F1408">
        <w:rPr>
          <w:sz w:val="24"/>
          <w:szCs w:val="24"/>
        </w:rPr>
        <w:t xml:space="preserve">for tomato </w:t>
      </w:r>
      <w:r w:rsidR="001623F8">
        <w:rPr>
          <w:sz w:val="24"/>
          <w:szCs w:val="24"/>
        </w:rPr>
        <w:t>{Rowe 2007</w:t>
      </w:r>
      <w:r w:rsidR="00B7604A">
        <w:rPr>
          <w:sz w:val="24"/>
          <w:szCs w:val="24"/>
        </w:rPr>
        <w:t>; Ma 2005; Stylianos 2012</w:t>
      </w:r>
      <w:r w:rsidR="00652E98">
        <w:rPr>
          <w:sz w:val="24"/>
          <w:szCs w:val="24"/>
        </w:rPr>
        <w:t>; Martinez 2003}.</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733F555"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r w:rsidR="009F1408">
        <w:rPr>
          <w:sz w:val="24"/>
          <w:szCs w:val="24"/>
        </w:rPr>
        <w:t xml:space="preserve">with 940 degrees of freedom (Table </w:t>
      </w:r>
      <w:r w:rsidR="00B41031">
        <w:rPr>
          <w:sz w:val="24"/>
          <w:szCs w:val="24"/>
        </w:rPr>
        <w:t>R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induced lesion size changed between pairs of tomato genotypes. This showed that when using the</w:t>
      </w:r>
      <w:r w:rsidR="00021031">
        <w:rPr>
          <w:sz w:val="24"/>
          <w:szCs w:val="24"/>
        </w:rPr>
        <w:t xml:space="preserve"> full isolate </w:t>
      </w:r>
      <w:r w:rsidR="00021031">
        <w:rPr>
          <w:sz w:val="24"/>
          <w:szCs w:val="24"/>
        </w:rPr>
        <w:lastRenderedPageBreak/>
        <w:t>population, performance 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of </w:t>
      </w:r>
      <w:r w:rsidR="009F1408">
        <w:rPr>
          <w:sz w:val="24"/>
          <w:szCs w:val="24"/>
        </w:rPr>
        <w:t xml:space="preserve">tomato accession </w:t>
      </w:r>
      <w:r w:rsidR="00021031">
        <w:rPr>
          <w:sz w:val="24"/>
          <w:szCs w:val="24"/>
        </w:rPr>
        <w:t xml:space="preserve">pairs </w:t>
      </w:r>
      <w:r w:rsidR="009B4A66">
        <w:rPr>
          <w:sz w:val="24"/>
          <w:szCs w:val="24"/>
        </w:rPr>
        <w:t xml:space="preserve">significantly affected </w:t>
      </w:r>
      <w:r w:rsidR="00021031">
        <w:rPr>
          <w:sz w:val="24"/>
          <w:szCs w:val="24"/>
        </w:rPr>
        <w:t>the distribution of lesion sizes across all isolates (</w:t>
      </w:r>
      <w:r w:rsidR="009B4A66">
        <w:rPr>
          <w:sz w:val="24"/>
          <w:szCs w:val="24"/>
        </w:rPr>
        <w:t xml:space="preserve">Wilcoxon signed-rank test, </w:t>
      </w:r>
      <w:r w:rsidR="00021031">
        <w:rPr>
          <w:sz w:val="24"/>
          <w:szCs w:val="24"/>
        </w:rPr>
        <w:t>Table R2</w:t>
      </w:r>
      <w:r w:rsidR="00F81834">
        <w:rPr>
          <w:sz w:val="24"/>
          <w:szCs w:val="24"/>
        </w:rPr>
        <w:t>, Figure R5</w:t>
      </w:r>
      <w:r w:rsidR="00021031">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 xml:space="preserve">Wilcoxon signed-rank test, </w:t>
      </w:r>
      <w:r w:rsidR="00021031">
        <w:rPr>
          <w:sz w:val="24"/>
          <w:szCs w:val="24"/>
        </w:rPr>
        <w:t>Table R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14207259" w:rsidR="006755B8" w:rsidRDefault="003F5AA6" w:rsidP="0032415F">
      <w:pPr>
        <w:spacing w:line="480" w:lineRule="auto"/>
        <w:ind w:firstLine="720"/>
        <w:rPr>
          <w:sz w:val="24"/>
          <w:szCs w:val="24"/>
        </w:rPr>
      </w:pPr>
      <w:r>
        <w:rPr>
          <w:sz w:val="24"/>
          <w:szCs w:val="24"/>
        </w:rPr>
        <w:t xml:space="preserve">To test if specific </w:t>
      </w:r>
      <w:r w:rsidRPr="00FD6D56">
        <w:rPr>
          <w:i/>
          <w:sz w:val="24"/>
          <w:szCs w:val="24"/>
        </w:rPr>
        <w:t>B. cinerea</w:t>
      </w:r>
      <w:r>
        <w:rPr>
          <w:sz w:val="24"/>
          <w:szCs w:val="24"/>
        </w:rPr>
        <w:t xml:space="preserve"> isolates may be sensitive to domestication, we utilized an individual isolate ANOVA approach.</w:t>
      </w:r>
      <w:r w:rsidR="00E60E08">
        <w:rPr>
          <w:sz w:val="24"/>
          <w:szCs w:val="24"/>
        </w:rPr>
        <w:t xml:space="preserve"> </w:t>
      </w:r>
      <w:r>
        <w:rPr>
          <w:sz w:val="24"/>
          <w:szCs w:val="24"/>
        </w:rPr>
        <w:t>T</w:t>
      </w:r>
      <w:r w:rsidR="0032415F">
        <w:rPr>
          <w:sz w:val="24"/>
          <w:szCs w:val="24"/>
        </w:rPr>
        <w: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 xml:space="preserve">experiment </w:t>
      </w:r>
      <w:r>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r>
        <w:rPr>
          <w:sz w:val="24"/>
          <w:szCs w:val="24"/>
        </w:rPr>
        <w:t xml:space="preserve">the Wilcoxon signed-rank test to compare the rank of mean lesion size of all the </w:t>
      </w:r>
      <w:r w:rsidRPr="00EB3F3F">
        <w:rPr>
          <w:i/>
          <w:sz w:val="24"/>
          <w:szCs w:val="24"/>
        </w:rPr>
        <w:t>B. cinerea</w:t>
      </w:r>
      <w:r>
        <w:rPr>
          <w:sz w:val="24"/>
          <w:szCs w:val="24"/>
        </w:rPr>
        <w:t xml:space="preserve"> isolates on wild versus domestic tomato was significant </w:t>
      </w:r>
      <w:r w:rsidR="006755B8">
        <w:rPr>
          <w:sz w:val="24"/>
          <w:szCs w:val="24"/>
        </w:rPr>
        <w:t xml:space="preserve">(Wilcoxon signed-rank test, </w:t>
      </w:r>
      <w:r w:rsidR="00710DE6">
        <w:rPr>
          <w:sz w:val="24"/>
          <w:szCs w:val="24"/>
        </w:rPr>
        <w:t>W = 5946, p-value = 0.002</w:t>
      </w:r>
      <w:r w:rsidR="00874893">
        <w:rPr>
          <w:sz w:val="24"/>
          <w:szCs w:val="24"/>
        </w:rPr>
        <w:t>) (Figure R3</w:t>
      </w:r>
      <w:r>
        <w:rPr>
          <w:sz w:val="24"/>
          <w:szCs w:val="24"/>
        </w:rPr>
        <w:t xml:space="preserve">). This suggests that in addition to the two highly domestication sensitive isolates that there is </w:t>
      </w:r>
      <w:r w:rsidR="002122BA">
        <w:rPr>
          <w:sz w:val="24"/>
          <w:szCs w:val="24"/>
        </w:rPr>
        <w:t xml:space="preserve">a broader pattern of </w:t>
      </w:r>
      <w:r w:rsidR="002122BA">
        <w:rPr>
          <w:i/>
          <w:sz w:val="24"/>
          <w:szCs w:val="24"/>
        </w:rPr>
        <w:t>B. cinerea</w:t>
      </w:r>
      <w:r w:rsidR="002122BA">
        <w:rPr>
          <w:sz w:val="24"/>
          <w:szCs w:val="24"/>
        </w:rPr>
        <w:t xml:space="preserve"> specialization to </w:t>
      </w:r>
      <w:r>
        <w:rPr>
          <w:sz w:val="24"/>
          <w:szCs w:val="24"/>
        </w:rPr>
        <w:t xml:space="preserve">tomato </w:t>
      </w:r>
      <w:r w:rsidR="002122BA">
        <w:rPr>
          <w:sz w:val="24"/>
          <w:szCs w:val="24"/>
        </w:rPr>
        <w:t>domestication</w:t>
      </w:r>
      <w:r w:rsidR="00874893">
        <w:rPr>
          <w:sz w:val="24"/>
          <w:szCs w:val="24"/>
        </w:rPr>
        <w:t>.</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2B267195"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33B1C">
        <w:rPr>
          <w:sz w:val="24"/>
          <w:szCs w:val="24"/>
        </w:rPr>
        <w:t>responded</w:t>
      </w:r>
      <w:r w:rsidR="008478A5">
        <w:rPr>
          <w:sz w:val="24"/>
          <w:szCs w:val="24"/>
        </w:rPr>
        <w:t xml:space="preserve"> to domestication within tomato</w:t>
      </w:r>
      <w:r w:rsidR="00FD66D5">
        <w:rPr>
          <w:sz w:val="24"/>
          <w:szCs w:val="24"/>
        </w:rPr>
        <w:t>.</w:t>
      </w:r>
      <w:r w:rsidR="00F529A7">
        <w:rPr>
          <w:sz w:val="24"/>
          <w:szCs w:val="24"/>
        </w:rPr>
        <w:t xml:space="preserve"> </w:t>
      </w:r>
      <w:r w:rsidR="008478A5">
        <w:rPr>
          <w:sz w:val="24"/>
          <w:szCs w:val="24"/>
        </w:rPr>
        <w:t xml:space="preserve">This suggests that there is genetic variation within </w:t>
      </w:r>
      <w:r w:rsidR="008478A5">
        <w:rPr>
          <w:sz w:val="24"/>
          <w:szCs w:val="24"/>
        </w:rPr>
        <w:lastRenderedPageBreak/>
        <w:t>the pathogen</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 xml:space="preserve">pathogen genes controlling differential virulenc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52DA2">
        <w:rPr>
          <w:sz w:val="24"/>
          <w:szCs w:val="24"/>
        </w:rPr>
        <w:t>{Shen 2013</w:t>
      </w:r>
      <w:r w:rsidR="00C436F8">
        <w:rPr>
          <w:sz w:val="24"/>
          <w:szCs w:val="24"/>
        </w:rPr>
        <w:t>; Corwin 2016 PLOS; Corwin 2016</w:t>
      </w:r>
      <w:r w:rsidR="00652DA2">
        <w:rPr>
          <w:sz w:val="24"/>
          <w:szCs w:val="24"/>
        </w:rPr>
        <w:t>}</w:t>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4917CE63" w:rsidR="00E4049F" w:rsidRDefault="008478A5" w:rsidP="0031540A">
      <w:pPr>
        <w:spacing w:line="480" w:lineRule="auto"/>
        <w:ind w:firstLine="720"/>
        <w:rPr>
          <w:ins w:id="3" w:author="Daniel Kliebenstein" w:date="2017-07-13T16:37:00Z"/>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threshold)</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w:t>
      </w:r>
      <w:r w:rsidR="008664CC">
        <w:rPr>
          <w:i/>
          <w:sz w:val="24"/>
          <w:szCs w:val="24"/>
        </w:rPr>
        <w:t xml:space="preserve">B. cinerea </w:t>
      </w:r>
      <w:r w:rsidR="00847F0D">
        <w:rPr>
          <w:sz w:val="24"/>
          <w:szCs w:val="24"/>
        </w:rPr>
        <w:t xml:space="preserve">SNPs were found for </w:t>
      </w:r>
      <w:r w:rsidR="000D7C3A">
        <w:rPr>
          <w:sz w:val="24"/>
          <w:szCs w:val="24"/>
        </w:rPr>
        <w:t xml:space="preserve">virulence on </w:t>
      </w:r>
      <w:r w:rsidR="00847F0D">
        <w:rPr>
          <w:sz w:val="24"/>
          <w:szCs w:val="24"/>
        </w:rPr>
        <w:t xml:space="preserve">all of the different tomato genotypes with </w:t>
      </w:r>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igure R</w:t>
      </w:r>
      <w:r w:rsidR="00F81834">
        <w:rPr>
          <w:sz w:val="24"/>
          <w:szCs w:val="24"/>
        </w:rPr>
        <w:t>6</w:t>
      </w:r>
      <w:r w:rsidR="00847ADB">
        <w:rPr>
          <w:sz w:val="24"/>
          <w:szCs w:val="24"/>
        </w:rPr>
        <w:t>B</w:t>
      </w:r>
      <w:r w:rsidR="00847F0D">
        <w:rPr>
          <w:sz w:val="24"/>
          <w:szCs w:val="24"/>
        </w:rPr>
        <w:t>)</w:t>
      </w:r>
      <w:r w:rsidR="000D7C3A">
        <w:rPr>
          <w:sz w:val="24"/>
          <w:szCs w:val="24"/>
        </w:rPr>
        <w:t xml:space="preserve">. </w:t>
      </w:r>
      <w:r w:rsidR="00790D1E">
        <w:rPr>
          <w:sz w:val="24"/>
          <w:szCs w:val="24"/>
        </w:rPr>
        <w:t xml:space="preserve">This is much higher than the expected overlap of our SNP sets across tomato accessions due to random chance (Figure R7A). </w:t>
      </w:r>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r w:rsidR="00535F6E">
        <w:rPr>
          <w:sz w:val="24"/>
          <w:szCs w:val="24"/>
        </w:rPr>
        <w:t>27% (46</w:t>
      </w:r>
      <w:r w:rsidR="000D7C3A">
        <w:rPr>
          <w:sz w:val="24"/>
          <w:szCs w:val="24"/>
        </w:rPr>
        <w:t>,000</w:t>
      </w:r>
      <w:r w:rsidR="00535F6E">
        <w:rPr>
          <w:sz w:val="24"/>
          <w:szCs w:val="24"/>
        </w:rPr>
        <w:t xml:space="preserve">) of the significant </w:t>
      </w:r>
      <w:r w:rsidR="00847F0D">
        <w:rPr>
          <w:sz w:val="24"/>
          <w:szCs w:val="24"/>
        </w:rPr>
        <w:t xml:space="preserve">SNPs were linked to virulence </w:t>
      </w:r>
      <w:r w:rsidR="00943C53">
        <w:rPr>
          <w:sz w:val="24"/>
          <w:szCs w:val="24"/>
        </w:rPr>
        <w:t>on</w:t>
      </w:r>
      <w:r w:rsidR="00847F0D">
        <w:rPr>
          <w:sz w:val="24"/>
          <w:szCs w:val="24"/>
        </w:rPr>
        <w:t xml:space="preserve"> only a single host tomato genotype.</w:t>
      </w:r>
      <w:r w:rsidR="0036059C">
        <w:rPr>
          <w:sz w:val="24"/>
          <w:szCs w:val="24"/>
        </w:rPr>
        <w:t xml:space="preserve"> </w:t>
      </w:r>
      <w:r w:rsidR="0036598C">
        <w:rPr>
          <w:sz w:val="24"/>
          <w:szCs w:val="24"/>
        </w:rPr>
        <w:t>Changing 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looking at </w:t>
      </w:r>
      <w:r w:rsidR="0036598C" w:rsidRPr="00EB3F3F">
        <w:rPr>
          <w:i/>
          <w:sz w:val="24"/>
          <w:szCs w:val="24"/>
        </w:rPr>
        <w:t>B. cinerea</w:t>
      </w:r>
      <w:r w:rsidR="0036598C">
        <w:rPr>
          <w:sz w:val="24"/>
          <w:szCs w:val="24"/>
        </w:rPr>
        <w:t xml:space="preserve"> genes using a 2kbp window </w:t>
      </w:r>
      <w:r w:rsidR="0076387F">
        <w:rPr>
          <w:sz w:val="24"/>
          <w:szCs w:val="24"/>
        </w:rPr>
        <w:t xml:space="preserve">within each of </w:t>
      </w:r>
      <w:r w:rsidR="0036059C">
        <w:rPr>
          <w:sz w:val="24"/>
          <w:szCs w:val="24"/>
        </w:rPr>
        <w:t>SNPs associated with more than 6 of the 12 phenotypes</w:t>
      </w:r>
      <w:r w:rsidR="0036598C">
        <w:rPr>
          <w:sz w:val="24"/>
          <w:szCs w:val="24"/>
        </w:rPr>
        <w:t xml:space="preserve">, found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76387F">
        <w:rPr>
          <w:sz w:val="24"/>
          <w:szCs w:val="24"/>
        </w:rPr>
        <w:t xml:space="preserve">all 12 </w:t>
      </w:r>
      <w:r w:rsidR="0036598C">
        <w:rPr>
          <w:sz w:val="24"/>
          <w:szCs w:val="24"/>
        </w:rPr>
        <w:t xml:space="preserve">tomato accessions.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commentRangeStart w:id="4"/>
      <w:r w:rsidR="0076387F">
        <w:rPr>
          <w:sz w:val="24"/>
          <w:szCs w:val="24"/>
        </w:rPr>
        <w:t xml:space="preserve">This is </w:t>
      </w:r>
      <w:r w:rsidR="00535F6E">
        <w:rPr>
          <w:sz w:val="24"/>
          <w:szCs w:val="24"/>
        </w:rPr>
        <w:t xml:space="preserve">indicative of multiple haplotypes </w:t>
      </w:r>
      <w:r w:rsidR="00535F6E">
        <w:rPr>
          <w:sz w:val="24"/>
          <w:szCs w:val="24"/>
        </w:rPr>
        <w:lastRenderedPageBreak/>
        <w:t>contributing to virulence</w:t>
      </w:r>
      <w:r w:rsidR="00205DCE">
        <w:rPr>
          <w:sz w:val="24"/>
          <w:szCs w:val="24"/>
        </w:rPr>
        <w:t xml:space="preserve"> at the candidate genes, with individual SNPs sampling unique haplotypes within a region</w:t>
      </w:r>
      <w:r w:rsidR="00737D47">
        <w:rPr>
          <w:sz w:val="24"/>
          <w:szCs w:val="24"/>
        </w:rPr>
        <w:t xml:space="preserve"> </w:t>
      </w:r>
      <w:commentRangeStart w:id="5"/>
      <w:r w:rsidR="00737D47">
        <w:rPr>
          <w:sz w:val="24"/>
          <w:szCs w:val="24"/>
        </w:rPr>
        <w:t>(Figure R8)</w:t>
      </w:r>
      <w:r w:rsidR="00205DCE">
        <w:rPr>
          <w:sz w:val="24"/>
          <w:szCs w:val="24"/>
        </w:rPr>
        <w:t xml:space="preserve">. </w:t>
      </w:r>
      <w:commentRangeEnd w:id="4"/>
      <w:r w:rsidR="0036598C">
        <w:rPr>
          <w:rStyle w:val="CommentReference"/>
        </w:rPr>
        <w:commentReference w:id="4"/>
      </w:r>
      <w:commentRangeEnd w:id="5"/>
      <w:r w:rsidR="00737D47">
        <w:rPr>
          <w:rStyle w:val="CommentReference"/>
        </w:rPr>
        <w:commentReference w:id="5"/>
      </w:r>
      <w:r w:rsidR="00205DCE">
        <w:rPr>
          <w:sz w:val="24"/>
          <w:szCs w:val="24"/>
        </w:rPr>
        <w:t>T</w:t>
      </w:r>
      <w:r w:rsidR="00847F0D">
        <w:rPr>
          <w:sz w:val="24"/>
          <w:szCs w:val="24"/>
        </w:rPr>
        <w:t>h</w:t>
      </w:r>
      <w:r w:rsidR="0076387F">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 xml:space="preserve">that is dependent upon the </w:t>
      </w:r>
      <w:proofErr w:type="gramStart"/>
      <w:r w:rsidR="00847F0D">
        <w:rPr>
          <w:sz w:val="24"/>
          <w:szCs w:val="24"/>
        </w:rPr>
        <w:t>hosts</w:t>
      </w:r>
      <w:proofErr w:type="gramEnd"/>
      <w:r w:rsidR="00847F0D">
        <w:rPr>
          <w:sz w:val="24"/>
          <w:szCs w:val="24"/>
        </w:rPr>
        <w:t xml:space="preserve">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0A5CFCF9" w14:textId="07909024" w:rsidR="00B623B3" w:rsidRDefault="00B623B3" w:rsidP="0031540A">
      <w:pPr>
        <w:spacing w:line="480" w:lineRule="auto"/>
        <w:ind w:firstLine="720"/>
        <w:rPr>
          <w:ins w:id="6" w:author="Daniel Kliebenstein" w:date="2017-07-13T16:35:00Z"/>
          <w:sz w:val="24"/>
          <w:szCs w:val="24"/>
        </w:rPr>
      </w:pPr>
      <w:commentRangeStart w:id="7"/>
      <w:proofErr w:type="gramStart"/>
      <w:ins w:id="8" w:author="Daniel Kliebenstein" w:date="2017-07-13T16:37:00Z">
        <w:r>
          <w:rPr>
            <w:sz w:val="24"/>
            <w:szCs w:val="24"/>
          </w:rPr>
          <w:t>TALK ABOUT GENES HERE.</w:t>
        </w:r>
        <w:commentRangeEnd w:id="7"/>
        <w:proofErr w:type="gramEnd"/>
        <w:r>
          <w:rPr>
            <w:rStyle w:val="CommentReference"/>
          </w:rPr>
          <w:commentReference w:id="7"/>
        </w:r>
      </w:ins>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6E33201B" w14:textId="30C41FB7" w:rsidR="00814D01" w:rsidRDefault="00A83BD4" w:rsidP="00A662C7">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Figure R</w:t>
      </w:r>
      <w:r w:rsidR="00E74B88">
        <w:rPr>
          <w:sz w:val="24"/>
          <w:szCs w:val="24"/>
        </w:rPr>
        <w:t>6</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igure R6).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loci, we called genes as significant if there was a SNP within 2kb of that gene (Figure R</w:t>
      </w:r>
      <w:r w:rsidR="00737D47">
        <w:rPr>
          <w:sz w:val="24"/>
          <w:szCs w:val="24"/>
        </w:rPr>
        <w:t>9</w:t>
      </w:r>
      <w:r w:rsidR="00E62AE8">
        <w:rPr>
          <w:sz w:val="24"/>
          <w:szCs w:val="24"/>
        </w:rPr>
        <w:t xml:space="preserve">C). </w:t>
      </w:r>
      <w:commentRangeStart w:id="9"/>
      <w:r w:rsidR="00E62AE8">
        <w:rPr>
          <w:sz w:val="24"/>
          <w:szCs w:val="24"/>
        </w:rPr>
        <w:t xml:space="preserve">Using all 1935 genes linked to domestication in a GO enrichment analysis found only 17 </w:t>
      </w:r>
      <w:r w:rsidR="00E62AE8">
        <w:rPr>
          <w:sz w:val="24"/>
          <w:szCs w:val="24"/>
        </w:rPr>
        <w:lastRenderedPageBreak/>
        <w:t xml:space="preserve">biological functions as significantly overrepresented (Fisher exact test, p=0.05; Table S1) when compared to the whole-genome annotation of 14539 genes. </w:t>
      </w:r>
      <w:commentRangeEnd w:id="9"/>
      <w:r w:rsidR="00E62AE8">
        <w:rPr>
          <w:rStyle w:val="CommentReference"/>
        </w:rPr>
        <w:commentReference w:id="9"/>
      </w:r>
      <w:r w:rsidR="00E62AE8">
        <w:rPr>
          <w:sz w:val="24"/>
          <w:szCs w:val="24"/>
        </w:rPr>
        <w:t>These functional categories include enzymes, metal ion binding, transport, catalysis, signaling, gene silencing and mRNA splicing. None of the overrepresented functions include classical virulence or pathogenicity annotations.</w:t>
      </w:r>
      <w:commentRangeStart w:id="10"/>
      <w:r w:rsidR="00E62AE8">
        <w:rPr>
          <w:sz w:val="24"/>
          <w:szCs w:val="24"/>
        </w:rPr>
        <w:t xml:space="preserve"> </w:t>
      </w:r>
      <w:proofErr w:type="gramStart"/>
      <w:r w:rsidR="00E62AE8">
        <w:rPr>
          <w:sz w:val="24"/>
          <w:szCs w:val="24"/>
        </w:rPr>
        <w:t xml:space="preserve">Sensitivity genes blah </w:t>
      </w:r>
      <w:proofErr w:type="spellStart"/>
      <w:r w:rsidR="00E62AE8">
        <w:rPr>
          <w:sz w:val="24"/>
          <w:szCs w:val="24"/>
        </w:rPr>
        <w:t>blah</w:t>
      </w:r>
      <w:proofErr w:type="spellEnd"/>
      <w:r w:rsidR="00E62AE8">
        <w:rPr>
          <w:sz w:val="24"/>
          <w:szCs w:val="24"/>
        </w:rPr>
        <w:t xml:space="preserve"> </w:t>
      </w:r>
      <w:proofErr w:type="spellStart"/>
      <w:r w:rsidR="00E62AE8">
        <w:rPr>
          <w:sz w:val="24"/>
          <w:szCs w:val="24"/>
        </w:rPr>
        <w:t>blah</w:t>
      </w:r>
      <w:proofErr w:type="spellEnd"/>
      <w:r w:rsidR="00E62AE8">
        <w:rPr>
          <w:sz w:val="24"/>
          <w:szCs w:val="24"/>
        </w:rPr>
        <w:t>.</w:t>
      </w:r>
      <w:proofErr w:type="gramEnd"/>
      <w:r w:rsidR="00E62AE8">
        <w:rPr>
          <w:sz w:val="24"/>
          <w:szCs w:val="24"/>
        </w:rPr>
        <w:t xml:space="preserve"> </w:t>
      </w:r>
      <w:commentRangeEnd w:id="10"/>
      <w:r w:rsidR="00E62AE8">
        <w:rPr>
          <w:rStyle w:val="CommentReference"/>
        </w:rPr>
        <w:commentReference w:id="10"/>
      </w:r>
      <w:r w:rsidR="00B623B3">
        <w:rPr>
          <w:sz w:val="24"/>
          <w:szCs w:val="24"/>
        </w:rPr>
        <w:t xml:space="preserve">Thus, the genetic architecture of how </w:t>
      </w:r>
      <w:r w:rsidR="006D4B10">
        <w:rPr>
          <w:i/>
          <w:sz w:val="24"/>
          <w:szCs w:val="24"/>
        </w:rPr>
        <w:t xml:space="preserve">B. cinerea </w:t>
      </w:r>
      <w:r w:rsidR="006D4B10">
        <w:rPr>
          <w:sz w:val="24"/>
          <w:szCs w:val="24"/>
        </w:rPr>
        <w:t>respon</w:t>
      </w:r>
      <w:r w:rsidR="00A65664">
        <w:rPr>
          <w:sz w:val="24"/>
          <w:szCs w:val="24"/>
        </w:rPr>
        <w:t>ds</w:t>
      </w:r>
      <w:r w:rsidR="006D4B10">
        <w:rPr>
          <w:sz w:val="24"/>
          <w:szCs w:val="24"/>
        </w:rPr>
        <w:t xml:space="preserve"> to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A65664">
        <w:rPr>
          <w:i/>
        </w:rPr>
        <w:t>cinerea</w:t>
      </w:r>
      <w:r w:rsidR="00B623B3">
        <w:t xml:space="preserve"> </w:t>
      </w:r>
      <w:r w:rsidR="00B623B3" w:rsidRPr="00F1562F">
        <w:t>genes</w:t>
      </w:r>
      <w:r w:rsidR="00B623B3">
        <w:rPr>
          <w:sz w:val="24"/>
          <w:szCs w:val="24"/>
        </w:rPr>
        <w:t xml:space="preserve"> that may be specific to the genetic changes that occurred in tomato during domestication</w:t>
      </w:r>
      <w:r w:rsidR="006D4B10">
        <w:rPr>
          <w:sz w:val="24"/>
          <w:szCs w:val="24"/>
        </w:rPr>
        <w:t>.</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11"/>
      <w:r w:rsidRPr="00CA4ECA">
        <w:rPr>
          <w:b/>
          <w:sz w:val="24"/>
          <w:szCs w:val="24"/>
        </w:rPr>
        <w:t>DISCUSSION</w:t>
      </w:r>
      <w:commentRangeEnd w:id="11"/>
      <w:r w:rsidR="006B6D32">
        <w:rPr>
          <w:rStyle w:val="CommentReference"/>
        </w:rPr>
        <w:commentReference w:id="11"/>
      </w:r>
    </w:p>
    <w:p w14:paraId="351881EF" w14:textId="77777777" w:rsidR="002504BF" w:rsidRDefault="002504BF" w:rsidP="00587041">
      <w:pPr>
        <w:rPr>
          <w:sz w:val="24"/>
          <w:szCs w:val="24"/>
        </w:rPr>
      </w:pPr>
    </w:p>
    <w:p w14:paraId="2A58029B" w14:textId="25352C0C" w:rsidR="005A4150" w:rsidRDefault="00E2127D" w:rsidP="00E2127D">
      <w:pPr>
        <w:spacing w:line="480" w:lineRule="auto"/>
        <w:rPr>
          <w:sz w:val="24"/>
          <w:szCs w:val="24"/>
        </w:rPr>
      </w:pPr>
      <w:r>
        <w:rPr>
          <w:sz w:val="24"/>
          <w:szCs w:val="24"/>
        </w:rPr>
        <w:tab/>
        <w:t xml:space="preserve">The genetics of plant resistance to generalist pathogens are mostly quantitative, depend upon pathogen genotype, and </w:t>
      </w:r>
      <w:r w:rsidR="00E62AE8">
        <w:rPr>
          <w:sz w:val="24"/>
          <w:szCs w:val="24"/>
        </w:rPr>
        <w:t>rely on genetic variation in both signal perception and</w:t>
      </w:r>
      <w:r>
        <w:rPr>
          <w:sz w:val="24"/>
          <w:szCs w:val="24"/>
        </w:rPr>
        <w:t xml:space="preserve"> direct defense </w:t>
      </w:r>
      <w:commentRangeStart w:id="12"/>
      <w:r>
        <w:rPr>
          <w:sz w:val="24"/>
          <w:szCs w:val="24"/>
        </w:rPr>
        <w:t>genes</w:t>
      </w:r>
      <w:r w:rsidR="00E62AE8">
        <w:rPr>
          <w:sz w:val="24"/>
          <w:szCs w:val="24"/>
        </w:rPr>
        <w:t xml:space="preserve"> {Rowe 2008; Corwin 2016}</w:t>
      </w:r>
      <w:commentRangeEnd w:id="12"/>
      <w:r w:rsidR="00E62AE8">
        <w:rPr>
          <w:rStyle w:val="CommentReference"/>
        </w:rPr>
        <w:commentReference w:id="12"/>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t xml:space="preserve">ha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domesticated and wild tomato species </w:t>
      </w:r>
      <w:r w:rsidR="00F1562F">
        <w:rPr>
          <w:sz w:val="24"/>
          <w:szCs w:val="24"/>
        </w:rPr>
        <w:t>{</w:t>
      </w:r>
      <w:proofErr w:type="spellStart"/>
      <w:r w:rsidR="005538FD">
        <w:rPr>
          <w:sz w:val="24"/>
          <w:szCs w:val="24"/>
        </w:rPr>
        <w:t>Egashira</w:t>
      </w:r>
      <w:proofErr w:type="spellEnd"/>
      <w:r w:rsidR="005538FD">
        <w:rPr>
          <w:sz w:val="24"/>
          <w:szCs w:val="24"/>
        </w:rPr>
        <w:t xml:space="preserve"> 2000; </w:t>
      </w:r>
      <w:proofErr w:type="spellStart"/>
      <w:r w:rsidR="005538FD">
        <w:rPr>
          <w:sz w:val="24"/>
          <w:szCs w:val="24"/>
        </w:rPr>
        <w:t>Nicot</w:t>
      </w:r>
      <w:proofErr w:type="spellEnd"/>
      <w:r w:rsidR="005538FD">
        <w:rPr>
          <w:sz w:val="24"/>
          <w:szCs w:val="24"/>
        </w:rPr>
        <w:t xml:space="preserve"> 2002; </w:t>
      </w:r>
      <w:proofErr w:type="spellStart"/>
      <w:r w:rsidR="005538FD">
        <w:rPr>
          <w:sz w:val="24"/>
          <w:szCs w:val="24"/>
        </w:rPr>
        <w:t>Guimaraes</w:t>
      </w:r>
      <w:proofErr w:type="spellEnd"/>
      <w:r w:rsidR="005538FD">
        <w:rPr>
          <w:sz w:val="24"/>
          <w:szCs w:val="24"/>
        </w:rPr>
        <w:t xml:space="preserve"> 2004; </w:t>
      </w:r>
      <w:proofErr w:type="spellStart"/>
      <w:r w:rsidR="00F1562F">
        <w:rPr>
          <w:sz w:val="24"/>
          <w:szCs w:val="24"/>
        </w:rPr>
        <w:t>Finkers</w:t>
      </w:r>
      <w:proofErr w:type="spellEnd"/>
      <w:r w:rsidR="00F1562F">
        <w:rPr>
          <w:sz w:val="24"/>
          <w:szCs w:val="24"/>
        </w:rPr>
        <w:t xml:space="preserve"> 2007; </w:t>
      </w:r>
      <w:r w:rsidR="005538FD">
        <w:rPr>
          <w:sz w:val="24"/>
          <w:szCs w:val="24"/>
        </w:rPr>
        <w:t xml:space="preserve">Ten Have 2007; </w:t>
      </w:r>
      <w:proofErr w:type="spellStart"/>
      <w:r w:rsidR="005538FD">
        <w:rPr>
          <w:sz w:val="24"/>
          <w:szCs w:val="24"/>
        </w:rPr>
        <w:t>Finkers</w:t>
      </w:r>
      <w:proofErr w:type="spellEnd"/>
      <w:r w:rsidR="005538FD">
        <w:rPr>
          <w:sz w:val="24"/>
          <w:szCs w:val="24"/>
        </w:rPr>
        <w:t xml:space="preserve"> 2008}</w:t>
      </w:r>
      <w:r w:rsidR="00E62AE8">
        <w:rPr>
          <w:sz w:val="24"/>
          <w:szCs w:val="24"/>
        </w:rPr>
        <w:t xml:space="preserve">. However, it was unclear how this pattern </w:t>
      </w:r>
      <w:r w:rsidR="00167C8A">
        <w:rPr>
          <w:sz w:val="24"/>
          <w:szCs w:val="24"/>
        </w:rPr>
        <w:t xml:space="preserve">is </w:t>
      </w:r>
      <w:r w:rsidR="00E62AE8">
        <w:rPr>
          <w:sz w:val="24"/>
          <w:szCs w:val="24"/>
        </w:rPr>
        <w:t>reiterated when using the most closely related wild tomato</w:t>
      </w:r>
      <w:r w:rsidR="00CD6C0E">
        <w:rPr>
          <w:sz w:val="24"/>
          <w:szCs w:val="24"/>
        </w:rPr>
        <w:t>,</w:t>
      </w:r>
      <w:r w:rsidR="00E62AE8">
        <w:rPr>
          <w:sz w:val="24"/>
          <w:szCs w:val="24"/>
        </w:rPr>
        <w:t xml:space="preserve"> </w:t>
      </w:r>
      <w:r w:rsidR="00E62AE8" w:rsidRPr="00F1562F">
        <w:rPr>
          <w:i/>
          <w:sz w:val="24"/>
          <w:szCs w:val="24"/>
        </w:rPr>
        <w:t xml:space="preserve">S. </w:t>
      </w:r>
      <w:proofErr w:type="spellStart"/>
      <w:r w:rsidR="00E62AE8" w:rsidRPr="00F1562F">
        <w:rPr>
          <w:i/>
          <w:sz w:val="24"/>
          <w:szCs w:val="24"/>
        </w:rPr>
        <w:t>pimp</w:t>
      </w:r>
      <w:r w:rsidR="00CD6C0E" w:rsidRPr="00F1562F">
        <w:rPr>
          <w:i/>
          <w:sz w:val="24"/>
          <w:szCs w:val="24"/>
        </w:rPr>
        <w:t>inellifolium</w:t>
      </w:r>
      <w:proofErr w:type="spellEnd"/>
      <w:r w:rsidR="00CD6C0E">
        <w:rPr>
          <w:sz w:val="24"/>
          <w:szCs w:val="24"/>
        </w:rPr>
        <w:t>.</w:t>
      </w:r>
      <w:r w:rsidR="00E62AE8">
        <w:rPr>
          <w:sz w:val="24"/>
          <w:szCs w:val="24"/>
        </w:rPr>
        <w:t xml:space="preserve"> Further, it was not known how the choice of </w:t>
      </w:r>
      <w:r w:rsidR="00E62AE8">
        <w:rPr>
          <w:i/>
          <w:sz w:val="24"/>
          <w:szCs w:val="24"/>
        </w:rPr>
        <w:t xml:space="preserve">B. cinerea </w:t>
      </w:r>
      <w:r w:rsidR="00E62AE8">
        <w:rPr>
          <w:sz w:val="24"/>
          <w:szCs w:val="24"/>
        </w:rPr>
        <w:t>isolate may change this</w:t>
      </w:r>
      <w:r w:rsidR="00167C8A">
        <w:rPr>
          <w:sz w:val="24"/>
          <w:szCs w:val="24"/>
        </w:rPr>
        <w:t xml:space="preserve"> interaction</w:t>
      </w:r>
      <w:r w:rsidR="00E62AE8">
        <w:rPr>
          <w:sz w:val="24"/>
          <w:szCs w:val="24"/>
        </w:rPr>
        <w:t xml:space="preserve">. </w:t>
      </w:r>
      <w:r w:rsidR="005538FD">
        <w:rPr>
          <w:sz w:val="24"/>
          <w:szCs w:val="24"/>
        </w:rPr>
        <w:t xml:space="preserve"> </w:t>
      </w:r>
      <w:r>
        <w:rPr>
          <w:sz w:val="24"/>
          <w:szCs w:val="24"/>
        </w:rPr>
        <w:t>In this study</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 to test these questions</w:t>
      </w:r>
      <w:r w:rsidR="00B41031">
        <w:rPr>
          <w:sz w:val="24"/>
          <w:szCs w:val="24"/>
        </w:rPr>
        <w:t>,</w:t>
      </w:r>
      <w:r w:rsidR="00E62AE8">
        <w:rPr>
          <w:sz w:val="24"/>
          <w:szCs w:val="24"/>
        </w:rPr>
        <w:t xml:space="preserve"> and further t</w:t>
      </w:r>
      <w:r w:rsidR="00B41031">
        <w:rPr>
          <w:sz w:val="24"/>
          <w:szCs w:val="24"/>
        </w:rPr>
        <w:t>o t</w:t>
      </w:r>
      <w:r w:rsidR="00E62AE8">
        <w:rPr>
          <w:sz w:val="24"/>
          <w:szCs w:val="24"/>
        </w:rPr>
        <w:t>est how domestication within tomato may have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is </w:t>
      </w:r>
      <w:r w:rsidR="00E62AE8">
        <w:rPr>
          <w:sz w:val="24"/>
          <w:szCs w:val="24"/>
        </w:rPr>
        <w:t xml:space="preserve">significantly </w:t>
      </w:r>
      <w:r w:rsidR="00CD6C0E">
        <w:rPr>
          <w:sz w:val="24"/>
          <w:szCs w:val="24"/>
        </w:rPr>
        <w:t>a</w:t>
      </w:r>
      <w:r w:rsidR="00E62AE8">
        <w:rPr>
          <w:sz w:val="24"/>
          <w:szCs w:val="24"/>
        </w:rPr>
        <w:t>ffected by</w:t>
      </w:r>
      <w:r w:rsidR="005538FD">
        <w:rPr>
          <w:sz w:val="24"/>
          <w:szCs w:val="24"/>
        </w:rPr>
        <w:t xml:space="preserve"> pathogen genotype, host genotype, and domestication status</w:t>
      </w:r>
      <w:r w:rsidR="00167C8A">
        <w:rPr>
          <w:sz w:val="24"/>
          <w:szCs w:val="24"/>
        </w:rPr>
        <w:t xml:space="preserve"> (Table R1)</w:t>
      </w:r>
      <w:r w:rsidR="005538FD">
        <w:rPr>
          <w:sz w:val="24"/>
          <w:szCs w:val="24"/>
        </w:rPr>
        <w:t>.</w:t>
      </w:r>
      <w:r w:rsidR="00155EFE">
        <w:rPr>
          <w:sz w:val="24"/>
          <w:szCs w:val="24"/>
        </w:rPr>
        <w:t xml:space="preserve"> Tomato domestication </w:t>
      </w:r>
      <w:r w:rsidR="00E62AE8">
        <w:rPr>
          <w:sz w:val="24"/>
          <w:szCs w:val="24"/>
        </w:rPr>
        <w:t xml:space="preserve">led to a </w:t>
      </w:r>
      <w:r w:rsidR="00E62AE8">
        <w:rPr>
          <w:sz w:val="24"/>
          <w:szCs w:val="24"/>
        </w:rPr>
        <w:lastRenderedPageBreak/>
        <w:t>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 tomato accessions having similar variance in resistance</w:t>
      </w:r>
      <w:r w:rsidR="00167C8A">
        <w:rPr>
          <w:sz w:val="24"/>
          <w:szCs w:val="24"/>
        </w:rPr>
        <w:t xml:space="preserve"> (Table R1, Figure R2)</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R4)</w:t>
      </w:r>
      <w:r w:rsidR="00155EFE">
        <w:rPr>
          <w:sz w:val="24"/>
          <w:szCs w:val="24"/>
        </w:rPr>
        <w:t xml:space="preserve">. T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vary with tomato genotype</w:t>
      </w:r>
      <w:r w:rsidR="005533EE">
        <w:rPr>
          <w:sz w:val="24"/>
          <w:szCs w:val="24"/>
        </w:rPr>
        <w:t xml:space="preserve"> and domestication status</w:t>
      </w:r>
      <w:r w:rsidR="00167C8A">
        <w:rPr>
          <w:sz w:val="24"/>
          <w:szCs w:val="24"/>
        </w:rPr>
        <w:t xml:space="preserve"> (Figure R7, Figure R</w:t>
      </w:r>
      <w:r w:rsidR="00737D47">
        <w:rPr>
          <w:sz w:val="24"/>
          <w:szCs w:val="24"/>
        </w:rPr>
        <w:t>9</w:t>
      </w:r>
      <w:r w:rsidR="00167C8A">
        <w:rPr>
          <w:sz w:val="24"/>
          <w:szCs w:val="24"/>
        </w:rPr>
        <w:t>)</w:t>
      </w:r>
      <w:r w:rsidR="005533EE">
        <w:rPr>
          <w:sz w:val="24"/>
          <w:szCs w:val="24"/>
        </w:rPr>
        <w:t>. Some</w:t>
      </w:r>
      <w:r w:rsidR="00155EFE">
        <w:rPr>
          <w:sz w:val="24"/>
          <w:szCs w:val="24"/>
        </w:rPr>
        <w:t xml:space="preserve"> genes contribute to virulen</w:t>
      </w:r>
      <w:r w:rsidR="005533EE">
        <w:rPr>
          <w:sz w:val="24"/>
          <w:szCs w:val="24"/>
        </w:rPr>
        <w:t xml:space="preserve">ce on most of the hosts tested, and we find some evidence for domestication-sensitive genes within </w:t>
      </w:r>
      <w:r w:rsidR="005533EE" w:rsidRPr="005533EE">
        <w:rPr>
          <w:i/>
          <w:sz w:val="24"/>
          <w:szCs w:val="24"/>
        </w:rPr>
        <w:t>B. cinerea</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09D116A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contributes less than 1% of the total variance of </w:t>
      </w:r>
      <w:r w:rsidR="007C110C">
        <w:rPr>
          <w:i/>
          <w:sz w:val="24"/>
          <w:szCs w:val="24"/>
        </w:rPr>
        <w:t>B. cinerea</w:t>
      </w:r>
      <w:r w:rsidR="007C110C">
        <w:rPr>
          <w:sz w:val="24"/>
          <w:szCs w:val="24"/>
        </w:rPr>
        <w:t xml:space="preserve"> lesion size on tomato</w:t>
      </w:r>
      <w:r w:rsidR="00167C8A">
        <w:rPr>
          <w:sz w:val="24"/>
          <w:szCs w:val="24"/>
        </w:rPr>
        <w:t xml:space="preserve"> (Table R1)</w:t>
      </w:r>
      <w:r w:rsidR="007C110C">
        <w:rPr>
          <w:sz w:val="24"/>
          <w:szCs w:val="24"/>
        </w:rPr>
        <w:t xml:space="preserve">.  </w:t>
      </w:r>
      <w:r w:rsidR="009707C0">
        <w:rPr>
          <w:sz w:val="24"/>
          <w:szCs w:val="24"/>
        </w:rPr>
        <w:t xml:space="preserve">However, domestication status alone </w:t>
      </w:r>
      <w:r>
        <w:rPr>
          <w:sz w:val="24"/>
          <w:szCs w:val="24"/>
        </w:rPr>
        <w:t xml:space="preserve">wa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DC14F4">
        <w:rPr>
          <w:sz w:val="24"/>
          <w:szCs w:val="24"/>
        </w:rPr>
        <w:t>.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403A589A" w:rsidR="00256FFF" w:rsidRDefault="00962D87" w:rsidP="006C499C">
      <w:pPr>
        <w:spacing w:line="480" w:lineRule="auto"/>
        <w:ind w:firstLine="720"/>
        <w:rPr>
          <w:sz w:val="24"/>
          <w:szCs w:val="24"/>
        </w:rPr>
      </w:pPr>
      <w:r>
        <w:rPr>
          <w:sz w:val="24"/>
          <w:szCs w:val="24"/>
        </w:rPr>
        <w:lastRenderedPageBreak/>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commentRangeStart w:id="13"/>
      <w:r>
        <w:rPr>
          <w:sz w:val="24"/>
          <w:szCs w:val="24"/>
        </w:rPr>
        <w:t>[GIVE EXAMPLES]</w:t>
      </w:r>
      <w:commentRangeEnd w:id="13"/>
      <w:r w:rsidR="006C499C">
        <w:rPr>
          <w:rStyle w:val="CommentReference"/>
        </w:rPr>
        <w:commentReference w:id="13"/>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E425E">
        <w:rPr>
          <w:sz w:val="24"/>
          <w:szCs w:val="24"/>
        </w:rPr>
        <w:t>{Miller 1990</w:t>
      </w:r>
      <w:r w:rsidR="00CD7EB5">
        <w:rPr>
          <w:sz w:val="24"/>
          <w:szCs w:val="24"/>
        </w:rPr>
        <w:t>; Koenig 2013</w:t>
      </w:r>
      <w:r w:rsidR="009E425E">
        <w:rPr>
          <w:sz w:val="24"/>
          <w:szCs w:val="24"/>
        </w:rPr>
        <w:t>}</w:t>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34011D05"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167C8A">
        <w:rPr>
          <w:sz w:val="24"/>
          <w:szCs w:val="24"/>
        </w:rPr>
        <w:t xml:space="preserve"> R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loci </w:t>
      </w:r>
      <w:r w:rsidR="00EA31C3">
        <w:rPr>
          <w:sz w:val="24"/>
          <w:szCs w:val="24"/>
        </w:rPr>
        <w:t xml:space="preserve">were significantly associated to lesion size in </w:t>
      </w:r>
      <w:r w:rsidR="00EA31C3">
        <w:rPr>
          <w:i/>
          <w:sz w:val="24"/>
          <w:szCs w:val="24"/>
        </w:rPr>
        <w:t>B. cinerea</w:t>
      </w:r>
      <w:r w:rsidR="00167C8A">
        <w:rPr>
          <w:sz w:val="24"/>
          <w:szCs w:val="24"/>
        </w:rPr>
        <w:t xml:space="preserve"> (Figure R7)</w:t>
      </w:r>
      <w:r w:rsidR="00EA31C3">
        <w:rPr>
          <w:sz w:val="24"/>
          <w:szCs w:val="24"/>
        </w:rPr>
        <w:t xml:space="preserve">. </w:t>
      </w:r>
      <w:proofErr w:type="gramStart"/>
      <w:r w:rsidR="00EA31C3">
        <w:rPr>
          <w:sz w:val="24"/>
          <w:szCs w:val="24"/>
        </w:rPr>
        <w:t>Thus, it possible that different alleles within the pathogen link to differential virulence on specific host genotypes.</w:t>
      </w:r>
      <w:proofErr w:type="gramEnd"/>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w:t>
      </w:r>
      <w:r w:rsidR="00EA0F7A">
        <w:rPr>
          <w:sz w:val="24"/>
          <w:szCs w:val="24"/>
        </w:rPr>
        <w:lastRenderedPageBreak/>
        <w:t xml:space="preserve">often have one or a few large effect genes that control virulence </w:t>
      </w:r>
      <w:r w:rsidR="008C713C">
        <w:rPr>
          <w:sz w:val="24"/>
          <w:szCs w:val="24"/>
        </w:rPr>
        <w:t xml:space="preserve">{De </w:t>
      </w:r>
      <w:proofErr w:type="spellStart"/>
      <w:r w:rsidR="008C713C">
        <w:rPr>
          <w:sz w:val="24"/>
          <w:szCs w:val="24"/>
        </w:rPr>
        <w:t>Feyter</w:t>
      </w:r>
      <w:proofErr w:type="spellEnd"/>
      <w:r w:rsidR="008C713C">
        <w:rPr>
          <w:sz w:val="24"/>
          <w:szCs w:val="24"/>
        </w:rPr>
        <w:t xml:space="preserve"> 1992; </w:t>
      </w:r>
      <w:r w:rsidR="00A658A6">
        <w:rPr>
          <w:sz w:val="24"/>
          <w:szCs w:val="24"/>
        </w:rPr>
        <w:t>Keen 1992</w:t>
      </w:r>
      <w:r w:rsidR="00E4356C">
        <w:rPr>
          <w:sz w:val="24"/>
          <w:szCs w:val="24"/>
        </w:rPr>
        <w:t xml:space="preserve">; </w:t>
      </w:r>
      <w:proofErr w:type="spellStart"/>
      <w:r w:rsidR="00E4356C">
        <w:rPr>
          <w:sz w:val="24"/>
          <w:szCs w:val="24"/>
        </w:rPr>
        <w:t>Abramovitch</w:t>
      </w:r>
      <w:proofErr w:type="spellEnd"/>
      <w:r w:rsidR="00E4356C">
        <w:rPr>
          <w:sz w:val="24"/>
          <w:szCs w:val="24"/>
        </w:rPr>
        <w:t xml:space="preserve"> 2004; </w:t>
      </w:r>
      <w:proofErr w:type="spellStart"/>
      <w:r w:rsidR="00E4356C">
        <w:rPr>
          <w:sz w:val="24"/>
          <w:szCs w:val="24"/>
        </w:rPr>
        <w:t>Vleeshouwers</w:t>
      </w:r>
      <w:proofErr w:type="spellEnd"/>
      <w:r w:rsidR="00E4356C">
        <w:rPr>
          <w:sz w:val="24"/>
          <w:szCs w:val="24"/>
        </w:rPr>
        <w:t xml:space="preserve"> 2014; Boyd 2013</w:t>
      </w:r>
      <w:r w:rsidR="008C713C">
        <w:rPr>
          <w:sz w:val="24"/>
          <w:szCs w:val="24"/>
        </w:rPr>
        <w:t>}</w:t>
      </w:r>
      <w:r w:rsidR="00CF2CAF">
        <w:rPr>
          <w:sz w:val="24"/>
          <w:szCs w:val="24"/>
        </w:rPr>
        <w:t xml:space="preserve"> but see {</w:t>
      </w:r>
      <w:proofErr w:type="spellStart"/>
      <w:r w:rsidR="00CF2CAF">
        <w:rPr>
          <w:sz w:val="24"/>
          <w:szCs w:val="24"/>
        </w:rPr>
        <w:t>Lannou</w:t>
      </w:r>
      <w:proofErr w:type="spellEnd"/>
      <w:r w:rsidR="00CF2CAF">
        <w:rPr>
          <w:sz w:val="24"/>
          <w:szCs w:val="24"/>
        </w:rPr>
        <w:t xml:space="preserve"> 2012}. </w:t>
      </w:r>
      <w:r w:rsidR="00EA31C3">
        <w:rPr>
          <w:sz w:val="24"/>
          <w:szCs w:val="24"/>
        </w:rPr>
        <w:t xml:space="preserve">It is possible that the SNP effect estimates are deflated, and number of contributing SNPs inflated, if individual SNPs are sampling several different haplotypes in the regions associated with </w:t>
      </w:r>
      <w:r w:rsidR="00EA31C3" w:rsidRPr="001B4A61">
        <w:rPr>
          <w:i/>
          <w:sz w:val="24"/>
          <w:szCs w:val="24"/>
        </w:rPr>
        <w:t>B. cinerea</w:t>
      </w:r>
      <w:r w:rsidR="00EA31C3">
        <w:rPr>
          <w:sz w:val="24"/>
          <w:szCs w:val="24"/>
        </w:rPr>
        <w:t xml:space="preserve"> lesion size. </w:t>
      </w:r>
      <w:r w:rsidR="00EA31C3">
        <w:rPr>
          <w:rStyle w:val="CommentReference"/>
        </w:rPr>
        <w:commentReference w:id="14"/>
      </w:r>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6B1E9CC4"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Pr>
          <w:sz w:val="24"/>
          <w:szCs w:val="24"/>
        </w:rPr>
        <w:t xml:space="preserve">pathogens. </w:t>
      </w:r>
      <w:r w:rsidR="00EA31C3">
        <w:rPr>
          <w:sz w:val="24"/>
          <w:szCs w:val="24"/>
        </w:rPr>
        <w:t>In combination with genomic sequencing showing that this pathogen is a</w:t>
      </w:r>
      <w:r w:rsidR="00DA0FF8">
        <w:rPr>
          <w:sz w:val="24"/>
          <w:szCs w:val="24"/>
        </w:rPr>
        <w:t>n</w:t>
      </w:r>
      <w:r w:rsidR="00EA31C3">
        <w:rPr>
          <w:sz w:val="24"/>
          <w:szCs w:val="24"/>
        </w:rPr>
        <w:t xml:space="preserve"> inter-breeding population, this suggests that the pathogen </w:t>
      </w:r>
      <w:r w:rsidR="00DA0FF8">
        <w:rPr>
          <w:sz w:val="24"/>
          <w:szCs w:val="24"/>
        </w:rPr>
        <w:t xml:space="preserve">is </w:t>
      </w:r>
      <w:r w:rsidR="00EA31C3">
        <w:rPr>
          <w:sz w:val="24"/>
          <w:szCs w:val="24"/>
        </w:rPr>
        <w:t xml:space="preserve">blending a large collection of polymorphic virulence loci.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Pr>
          <w:sz w:val="24"/>
          <w:szCs w:val="24"/>
        </w:rPr>
        <w:t xml:space="preserve"> entire</w:t>
      </w:r>
      <w:r w:rsidR="00F60FC1">
        <w:rPr>
          <w:sz w:val="24"/>
          <w:szCs w:val="24"/>
        </w:rPr>
        <w:t xml:space="preserve"> pathways or</w:t>
      </w:r>
      <w:r>
        <w:rPr>
          <w:sz w:val="24"/>
          <w:szCs w:val="24"/>
        </w:rPr>
        <w:t xml:space="preserve"> mechanisms. </w:t>
      </w:r>
      <w:r w:rsidR="00305F67">
        <w:rPr>
          <w:sz w:val="24"/>
          <w:szCs w:val="24"/>
        </w:rPr>
        <w:t>The results in this study</w:t>
      </w:r>
      <w:r>
        <w:rPr>
          <w:sz w:val="24"/>
          <w:szCs w:val="24"/>
        </w:rPr>
        <w:t xml:space="preserve"> indicate</w:t>
      </w:r>
      <w:r w:rsidR="00305F67">
        <w:rPr>
          <w:sz w:val="24"/>
          <w:szCs w:val="24"/>
        </w:rPr>
        <w:t xml:space="preserve"> that</w:t>
      </w:r>
      <w:r>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w:t>
      </w:r>
      <w:r w:rsidR="001659E8">
        <w:rPr>
          <w:sz w:val="24"/>
          <w:szCs w:val="24"/>
        </w:rPr>
        <w:lastRenderedPageBreak/>
        <w:t xml:space="preserve">has sufficient resistance alleles and it </w:t>
      </w:r>
      <w:r w:rsidR="00C81BC0">
        <w:rPr>
          <w:sz w:val="24"/>
          <w:szCs w:val="24"/>
        </w:rPr>
        <w:t xml:space="preserve">is not </w:t>
      </w:r>
      <w:r w:rsidR="00305F67">
        <w:rPr>
          <w:sz w:val="24"/>
          <w:szCs w:val="24"/>
        </w:rPr>
        <w:t>necessary</w:t>
      </w:r>
      <w:r w:rsidR="001659E8">
        <w:rPr>
          <w:sz w:val="24"/>
          <w:szCs w:val="24"/>
        </w:rPr>
        <w:t xml:space="preserve"> to </w:t>
      </w:r>
      <w:proofErr w:type="spellStart"/>
      <w:r>
        <w:rPr>
          <w:sz w:val="24"/>
          <w:szCs w:val="24"/>
        </w:rPr>
        <w:t>introgress</w:t>
      </w:r>
      <w:proofErr w:type="spellEnd"/>
      <w:r>
        <w:rPr>
          <w:sz w:val="24"/>
          <w:szCs w:val="24"/>
        </w:rPr>
        <w:t xml:space="preserve">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commentRangeStart w:id="15"/>
      <w:r w:rsidRPr="005A4150">
        <w:rPr>
          <w:b/>
          <w:sz w:val="24"/>
          <w:szCs w:val="24"/>
        </w:rPr>
        <w:t>Molecular mechanisms and polygenic virulence</w:t>
      </w:r>
      <w:commentRangeEnd w:id="15"/>
      <w:r w:rsidR="003748A4">
        <w:rPr>
          <w:rStyle w:val="CommentReference"/>
        </w:rPr>
        <w:commentReference w:id="15"/>
      </w:r>
    </w:p>
    <w:p w14:paraId="3AFF67DA" w14:textId="1070F049" w:rsidR="006158B2" w:rsidRDefault="00A63631" w:rsidP="00660515">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Pr>
          <w:sz w:val="24"/>
          <w:szCs w:val="24"/>
        </w:rPr>
        <w:t>The mechanisms of quantitative virulence identified in this study are in contrast to previously-described qualitative virulence loci.</w:t>
      </w:r>
      <w:r w:rsidR="009A2734">
        <w:rPr>
          <w:sz w:val="24"/>
          <w:szCs w:val="24"/>
        </w:rPr>
        <w:t xml:space="preserve"> </w:t>
      </w:r>
      <w:r w:rsidR="00234632">
        <w:rPr>
          <w:sz w:val="24"/>
          <w:szCs w:val="24"/>
        </w:rPr>
        <w:t xml:space="preserve">The GO enrichments that we </w:t>
      </w:r>
      <w:commentRangeStart w:id="16"/>
      <w:r w:rsidR="00234632">
        <w:rPr>
          <w:sz w:val="24"/>
          <w:szCs w:val="24"/>
        </w:rPr>
        <w:t xml:space="preserve">identified using the GWA were </w:t>
      </w:r>
      <w:r w:rsidR="009A2734">
        <w:rPr>
          <w:sz w:val="24"/>
          <w:szCs w:val="24"/>
        </w:rPr>
        <w:t>enzymatic pathways</w:t>
      </w:r>
      <w:r w:rsidR="00234632">
        <w:rPr>
          <w:sz w:val="24"/>
          <w:szCs w:val="24"/>
        </w:rPr>
        <w:t xml:space="preserve">, </w:t>
      </w:r>
      <w:r w:rsidR="00C5620F">
        <w:rPr>
          <w:sz w:val="24"/>
          <w:szCs w:val="24"/>
        </w:rPr>
        <w:t>protein degradation and transport</w:t>
      </w:r>
      <w:r w:rsidR="00234632">
        <w:rPr>
          <w:sz w:val="24"/>
          <w:szCs w:val="24"/>
        </w:rPr>
        <w:t xml:space="preserve"> processes</w:t>
      </w:r>
      <w:commentRangeEnd w:id="16"/>
      <w:r w:rsidR="00234632">
        <w:rPr>
          <w:rStyle w:val="CommentReference"/>
        </w:rPr>
        <w:commentReference w:id="16"/>
      </w:r>
      <w:r w:rsidR="00C81BC0">
        <w:rPr>
          <w:sz w:val="24"/>
          <w:szCs w:val="24"/>
        </w:rPr>
        <w:t xml:space="preserve"> (Table S1)</w:t>
      </w:r>
      <w:r w:rsidR="009A2734">
        <w:rPr>
          <w:sz w:val="24"/>
          <w:szCs w:val="24"/>
        </w:rPr>
        <w:t>.</w:t>
      </w:r>
      <w:r>
        <w:rPr>
          <w:sz w:val="24"/>
          <w:szCs w:val="24"/>
        </w:rPr>
        <w:t xml:space="preserve"> </w:t>
      </w:r>
      <w:r w:rsidR="00234632">
        <w:rPr>
          <w:sz w:val="24"/>
          <w:szCs w:val="24"/>
        </w:rPr>
        <w:t xml:space="preserve">Interestingly, using specific </w:t>
      </w:r>
      <w:r w:rsidR="00234632" w:rsidRPr="00917199">
        <w:rPr>
          <w:i/>
          <w:sz w:val="24"/>
          <w:szCs w:val="24"/>
        </w:rPr>
        <w:t>a priori</w:t>
      </w:r>
      <w:r w:rsidR="00234632">
        <w:rPr>
          <w:sz w:val="24"/>
          <w:szCs w:val="24"/>
        </w:rPr>
        <w:t xml:space="preserve"> gene searches, w</w:t>
      </w:r>
      <w:r w:rsidR="009A5C4F">
        <w:rPr>
          <w:sz w:val="24"/>
          <w:szCs w:val="24"/>
        </w:rPr>
        <w:t xml:space="preserve">e did not identify any </w:t>
      </w:r>
      <w:r w:rsidR="00234632">
        <w:rPr>
          <w:sz w:val="24"/>
          <w:szCs w:val="24"/>
        </w:rPr>
        <w:t xml:space="preserve">known fungal </w:t>
      </w:r>
      <w:r w:rsidR="009A5C4F">
        <w:rPr>
          <w:sz w:val="24"/>
          <w:szCs w:val="24"/>
        </w:rPr>
        <w:t>MAMPs or PAMPs</w:t>
      </w:r>
      <w:r w:rsidR="00234632">
        <w:rPr>
          <w:sz w:val="24"/>
          <w:szCs w:val="24"/>
        </w:rPr>
        <w:t xml:space="preserve">, i.e. chitin, </w:t>
      </w:r>
      <w:proofErr w:type="spellStart"/>
      <w:r w:rsidR="00234632">
        <w:rPr>
          <w:sz w:val="24"/>
          <w:szCs w:val="24"/>
        </w:rPr>
        <w:t>mannans</w:t>
      </w:r>
      <w:proofErr w:type="spellEnd"/>
      <w:r w:rsidR="00234632">
        <w:rPr>
          <w:sz w:val="24"/>
          <w:szCs w:val="24"/>
        </w:rPr>
        <w:t xml:space="preserve">, </w:t>
      </w:r>
      <w:proofErr w:type="spellStart"/>
      <w:r w:rsidR="00234632">
        <w:rPr>
          <w:sz w:val="24"/>
          <w:szCs w:val="24"/>
        </w:rPr>
        <w:t>glycans</w:t>
      </w:r>
      <w:proofErr w:type="spellEnd"/>
      <w:r w:rsidR="00234632">
        <w:rPr>
          <w:sz w:val="24"/>
          <w:szCs w:val="24"/>
        </w:rPr>
        <w:t xml:space="preserve"> or glycolipid genes,</w:t>
      </w:r>
      <w:r w:rsidR="009A5C4F">
        <w:rPr>
          <w:sz w:val="24"/>
          <w:szCs w:val="24"/>
        </w:rPr>
        <w:t xml:space="preserve"> as loci contributing to </w:t>
      </w:r>
      <w:r w:rsidR="00234632">
        <w:rPr>
          <w:sz w:val="24"/>
          <w:szCs w:val="24"/>
        </w:rPr>
        <w:t xml:space="preserve">variation in </w:t>
      </w:r>
      <w:r w:rsidR="009A5C4F">
        <w:rPr>
          <w:sz w:val="24"/>
          <w:szCs w:val="24"/>
        </w:rPr>
        <w:t>vi</w:t>
      </w:r>
      <w:r w:rsidR="00765216">
        <w:rPr>
          <w:sz w:val="24"/>
          <w:szCs w:val="24"/>
        </w:rPr>
        <w:t xml:space="preserve">rulence across tomato </w:t>
      </w:r>
      <w:r w:rsidR="00234632">
        <w:rPr>
          <w:sz w:val="24"/>
          <w:szCs w:val="24"/>
        </w:rPr>
        <w:t>accessions (</w:t>
      </w:r>
      <w:commentRangeStart w:id="17"/>
      <w:r w:rsidR="00234632">
        <w:rPr>
          <w:sz w:val="24"/>
          <w:szCs w:val="24"/>
        </w:rPr>
        <w:t>CITATIONS</w:t>
      </w:r>
      <w:commentRangeEnd w:id="17"/>
      <w:r w:rsidR="00234632">
        <w:rPr>
          <w:rStyle w:val="CommentReference"/>
        </w:rPr>
        <w:commentReference w:id="17"/>
      </w:r>
      <w:r w:rsidR="00234632">
        <w:rPr>
          <w:sz w:val="24"/>
          <w:szCs w:val="24"/>
        </w:rPr>
        <w:t>)</w:t>
      </w:r>
      <w:r w:rsidR="00EC41EB">
        <w:rPr>
          <w:sz w:val="24"/>
          <w:szCs w:val="24"/>
        </w:rPr>
        <w:t>{</w:t>
      </w:r>
      <w:r w:rsidR="00C436F8">
        <w:rPr>
          <w:sz w:val="24"/>
          <w:szCs w:val="24"/>
        </w:rPr>
        <w:t xml:space="preserve">Corwin 2016; </w:t>
      </w:r>
      <w:r w:rsidR="00EC41EB">
        <w:rPr>
          <w:sz w:val="24"/>
          <w:szCs w:val="24"/>
        </w:rPr>
        <w:t>Corwin 2017}</w:t>
      </w:r>
      <w:r w:rsidR="00765216">
        <w:rPr>
          <w:sz w:val="24"/>
          <w:szCs w:val="24"/>
        </w:rPr>
        <w:t xml:space="preserve">. </w:t>
      </w:r>
      <w:r w:rsidR="00234632">
        <w:rPr>
          <w:sz w:val="24"/>
          <w:szCs w:val="24"/>
        </w:rPr>
        <w:t xml:space="preserve">We also did not identify known virulence loci such as NEPs, VELVET or </w:t>
      </w:r>
      <w:proofErr w:type="spellStart"/>
      <w:r w:rsidR="00C436F8">
        <w:rPr>
          <w:sz w:val="24"/>
          <w:szCs w:val="24"/>
        </w:rPr>
        <w:t>p</w:t>
      </w:r>
      <w:r w:rsidR="00234632">
        <w:rPr>
          <w:sz w:val="24"/>
          <w:szCs w:val="24"/>
        </w:rPr>
        <w:t>olygalacturonases</w:t>
      </w:r>
      <w:proofErr w:type="spellEnd"/>
      <w:r w:rsidR="00234632">
        <w:rPr>
          <w:sz w:val="24"/>
          <w:szCs w:val="24"/>
        </w:rPr>
        <w:t xml:space="preserve"> (</w:t>
      </w:r>
      <w:commentRangeStart w:id="18"/>
      <w:r w:rsidR="00234632">
        <w:rPr>
          <w:sz w:val="24"/>
          <w:szCs w:val="24"/>
        </w:rPr>
        <w:t>CITATIONS</w:t>
      </w:r>
      <w:commentRangeEnd w:id="18"/>
      <w:r w:rsidR="00234632">
        <w:rPr>
          <w:rStyle w:val="CommentReference"/>
        </w:rPr>
        <w:commentReference w:id="18"/>
      </w:r>
      <w:r w:rsidR="00234632">
        <w:rPr>
          <w:sz w:val="24"/>
          <w:szCs w:val="24"/>
        </w:rPr>
        <w:t>).</w:t>
      </w:r>
      <w:r w:rsidR="00765216">
        <w:rPr>
          <w:sz w:val="24"/>
          <w:szCs w:val="24"/>
        </w:rPr>
        <w:t xml:space="preserve"> </w:t>
      </w:r>
      <w:r w:rsidR="00234632">
        <w:rPr>
          <w:sz w:val="24"/>
          <w:szCs w:val="24"/>
        </w:rPr>
        <w:t xml:space="preserve"> All of these genes did have SNPs within the analysis</w:t>
      </w:r>
      <w:r w:rsidR="00661ADC">
        <w:rPr>
          <w:sz w:val="24"/>
          <w:szCs w:val="24"/>
        </w:rPr>
        <w:t>,</w:t>
      </w:r>
      <w:r w:rsidR="00234632">
        <w:rPr>
          <w:sz w:val="24"/>
          <w:szCs w:val="24"/>
        </w:rPr>
        <w:t xml:space="preserve"> but it is possible that the size of the population was simply not powerful enough to identify these loci. Thus, this GWA mapping in the pathogen is allowing the identification of new potential virulence mechanisms.</w:t>
      </w:r>
      <w:r w:rsidR="00765216">
        <w:rPr>
          <w:sz w:val="24"/>
          <w:szCs w:val="24"/>
        </w:rPr>
        <w:t xml:space="preserve"> </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234632">
        <w:rPr>
          <w:i/>
          <w:sz w:val="24"/>
          <w:szCs w:val="24"/>
        </w:rPr>
        <w:t xml:space="preserve">cinerea </w:t>
      </w:r>
      <w:r w:rsidR="00234632">
        <w:rPr>
          <w:sz w:val="24"/>
          <w:szCs w:val="24"/>
        </w:rPr>
        <w:t xml:space="preserve"> pathosystem</w:t>
      </w:r>
      <w:proofErr w:type="gram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w:t>
      </w:r>
      <w:r>
        <w:rPr>
          <w:sz w:val="24"/>
          <w:szCs w:val="24"/>
        </w:rPr>
        <w:lastRenderedPageBreak/>
        <w:t xml:space="preserve">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91716B9" w14:textId="05CFB1CB" w:rsidR="00E1739D" w:rsidRDefault="00DF65AB" w:rsidP="0039444C">
      <w:pPr>
        <w:rPr>
          <w:b/>
          <w:sz w:val="24"/>
          <w:szCs w:val="24"/>
        </w:rPr>
      </w:pPr>
      <w:r>
        <w:rPr>
          <w:b/>
          <w:sz w:val="24"/>
          <w:szCs w:val="24"/>
        </w:rPr>
        <w:t>Tables</w:t>
      </w:r>
    </w:p>
    <w:p w14:paraId="4D00C6BC" w14:textId="2874B335" w:rsidR="00DF65AB" w:rsidRPr="007A1D3B" w:rsidRDefault="000D40EF" w:rsidP="0039444C">
      <w:pPr>
        <w:rPr>
          <w:b/>
          <w:sz w:val="24"/>
          <w:szCs w:val="24"/>
        </w:rPr>
      </w:pPr>
      <w:r w:rsidRPr="007A1D3B">
        <w:rPr>
          <w:b/>
          <w:sz w:val="24"/>
          <w:szCs w:val="24"/>
        </w:rPr>
        <w:t xml:space="preserve">Table R1.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 xml:space="preserve">S. </w:t>
      </w:r>
      <w:proofErr w:type="spellStart"/>
      <w:r w:rsidR="00D20BC2" w:rsidRPr="00D20BC2">
        <w:rPr>
          <w:i/>
          <w:sz w:val="24"/>
          <w:szCs w:val="24"/>
        </w:rPr>
        <w:t>pimpinellifolium</w:t>
      </w:r>
      <w:proofErr w:type="spellEnd"/>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7EC3CEE4" w14:textId="77777777" w:rsidR="0022372E" w:rsidRDefault="0022372E" w:rsidP="0039444C">
      <w:pPr>
        <w:rPr>
          <w:sz w:val="24"/>
          <w:szCs w:val="24"/>
        </w:rPr>
      </w:pPr>
    </w:p>
    <w:tbl>
      <w:tblPr>
        <w:tblW w:w="5660" w:type="dxa"/>
        <w:tblCellMar>
          <w:left w:w="0" w:type="dxa"/>
          <w:right w:w="0" w:type="dxa"/>
        </w:tblCellMar>
        <w:tblLook w:val="0600" w:firstRow="0" w:lastRow="0" w:firstColumn="0" w:lastColumn="0" w:noHBand="1" w:noVBand="1"/>
      </w:tblPr>
      <w:tblGrid>
        <w:gridCol w:w="1820"/>
        <w:gridCol w:w="960"/>
        <w:gridCol w:w="960"/>
        <w:gridCol w:w="960"/>
        <w:gridCol w:w="960"/>
      </w:tblGrid>
      <w:tr w:rsidR="0022372E" w:rsidRPr="0022372E" w14:paraId="72BB319D"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4B4805A" w14:textId="77777777" w:rsidR="0022372E" w:rsidRPr="0022372E" w:rsidRDefault="0022372E" w:rsidP="0022372E">
            <w:pPr>
              <w:rPr>
                <w:sz w:val="24"/>
                <w:szCs w:val="24"/>
              </w:rPr>
            </w:pPr>
            <w:r w:rsidRPr="0022372E">
              <w:rPr>
                <w:sz w:val="24"/>
                <w:szCs w:val="24"/>
              </w:rPr>
              <w:t>Fixed Effec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BACC78D" w14:textId="77777777" w:rsidR="0022372E" w:rsidRPr="0022372E" w:rsidRDefault="0022372E" w:rsidP="0022372E">
            <w:pPr>
              <w:rPr>
                <w:sz w:val="24"/>
                <w:szCs w:val="24"/>
              </w:rPr>
            </w:pPr>
            <w:r w:rsidRPr="0022372E">
              <w:rPr>
                <w:sz w:val="24"/>
                <w:szCs w:val="24"/>
              </w:rPr>
              <w:t>SS</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70314E" w14:textId="77777777" w:rsidR="0022372E" w:rsidRPr="0022372E" w:rsidRDefault="0022372E" w:rsidP="0022372E">
            <w:pPr>
              <w:rPr>
                <w:sz w:val="24"/>
                <w:szCs w:val="24"/>
              </w:rPr>
            </w:pPr>
            <w:r w:rsidRPr="0022372E">
              <w:rPr>
                <w:sz w:val="24"/>
                <w:szCs w:val="24"/>
              </w:rPr>
              <w:t>F value</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120694F" w14:textId="77777777" w:rsidR="0022372E" w:rsidRPr="0022372E" w:rsidRDefault="0022372E" w:rsidP="0022372E">
            <w:pPr>
              <w:rPr>
                <w:sz w:val="24"/>
                <w:szCs w:val="24"/>
              </w:rPr>
            </w:pPr>
            <w:r w:rsidRPr="0022372E">
              <w:rPr>
                <w:sz w:val="24"/>
                <w:szCs w:val="24"/>
              </w:rPr>
              <w:t>DF</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374CBCC" w14:textId="77777777" w:rsidR="0022372E" w:rsidRPr="0022372E" w:rsidRDefault="0022372E" w:rsidP="0022372E">
            <w:pPr>
              <w:rPr>
                <w:sz w:val="24"/>
                <w:szCs w:val="24"/>
              </w:rPr>
            </w:pPr>
            <w:r w:rsidRPr="0022372E">
              <w:rPr>
                <w:sz w:val="24"/>
                <w:szCs w:val="24"/>
              </w:rPr>
              <w:t>p</w:t>
            </w:r>
          </w:p>
        </w:tc>
      </w:tr>
      <w:tr w:rsidR="0022372E" w:rsidRPr="0022372E" w14:paraId="38164F18"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26B5271" w14:textId="77777777" w:rsidR="0022372E" w:rsidRPr="0022372E" w:rsidRDefault="0022372E" w:rsidP="0022372E">
            <w:pPr>
              <w:rPr>
                <w:sz w:val="24"/>
                <w:szCs w:val="24"/>
              </w:rPr>
            </w:pPr>
            <w:r w:rsidRPr="0022372E">
              <w:rPr>
                <w:sz w:val="24"/>
                <w:szCs w:val="24"/>
              </w:rPr>
              <w:t>Isolate</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467D03" w14:textId="77777777" w:rsidR="0022372E" w:rsidRPr="0022372E" w:rsidRDefault="0022372E" w:rsidP="0022372E">
            <w:pPr>
              <w:rPr>
                <w:sz w:val="24"/>
                <w:szCs w:val="24"/>
              </w:rPr>
            </w:pPr>
            <w:r w:rsidRPr="0022372E">
              <w:rPr>
                <w:sz w:val="24"/>
                <w:szCs w:val="24"/>
              </w:rPr>
              <w:t>256.6</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36AC43" w14:textId="77777777" w:rsidR="0022372E" w:rsidRPr="0022372E" w:rsidRDefault="0022372E" w:rsidP="0022372E">
            <w:pPr>
              <w:rPr>
                <w:sz w:val="24"/>
                <w:szCs w:val="24"/>
              </w:rPr>
            </w:pPr>
            <w:r w:rsidRPr="0022372E">
              <w:rPr>
                <w:sz w:val="24"/>
                <w:szCs w:val="24"/>
              </w:rPr>
              <w:t>13.5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57B6DD0"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B30BED9" w14:textId="77777777" w:rsidR="0022372E" w:rsidRPr="0022372E" w:rsidRDefault="0022372E" w:rsidP="0022372E">
            <w:pPr>
              <w:rPr>
                <w:b/>
                <w:sz w:val="24"/>
                <w:szCs w:val="24"/>
              </w:rPr>
            </w:pPr>
            <w:r w:rsidRPr="0022372E">
              <w:rPr>
                <w:b/>
                <w:sz w:val="24"/>
                <w:szCs w:val="24"/>
              </w:rPr>
              <w:t>&lt;2e-16</w:t>
            </w:r>
          </w:p>
        </w:tc>
      </w:tr>
      <w:tr w:rsidR="0022372E" w:rsidRPr="0022372E" w14:paraId="3DD2708F"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AE51167" w14:textId="77777777" w:rsidR="0022372E" w:rsidRPr="0022372E" w:rsidRDefault="0022372E" w:rsidP="0022372E">
            <w:pPr>
              <w:rPr>
                <w:sz w:val="24"/>
                <w:szCs w:val="24"/>
              </w:rPr>
            </w:pPr>
            <w:r w:rsidRPr="0022372E">
              <w:rPr>
                <w:sz w:val="24"/>
                <w:szCs w:val="24"/>
              </w:rPr>
              <w:t>Domestication</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0D97369" w14:textId="77777777" w:rsidR="0022372E" w:rsidRPr="0022372E" w:rsidRDefault="0022372E" w:rsidP="0022372E">
            <w:pPr>
              <w:rPr>
                <w:sz w:val="24"/>
                <w:szCs w:val="24"/>
              </w:rPr>
            </w:pPr>
            <w:r w:rsidRPr="0022372E">
              <w:rPr>
                <w:sz w:val="24"/>
                <w:szCs w:val="24"/>
              </w:rPr>
              <w:t>19.4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2D5890" w14:textId="77777777" w:rsidR="0022372E" w:rsidRPr="0022372E" w:rsidRDefault="0022372E" w:rsidP="0022372E">
            <w:pPr>
              <w:rPr>
                <w:sz w:val="24"/>
                <w:szCs w:val="24"/>
              </w:rPr>
            </w:pPr>
            <w:r w:rsidRPr="0022372E">
              <w:rPr>
                <w:sz w:val="24"/>
                <w:szCs w:val="24"/>
              </w:rPr>
              <w:t>96.46</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3AB68DA"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1E2332F" w14:textId="77777777" w:rsidR="0022372E" w:rsidRPr="0022372E" w:rsidRDefault="0022372E" w:rsidP="0022372E">
            <w:pPr>
              <w:rPr>
                <w:b/>
                <w:sz w:val="24"/>
                <w:szCs w:val="24"/>
              </w:rPr>
            </w:pPr>
            <w:r w:rsidRPr="0022372E">
              <w:rPr>
                <w:b/>
                <w:sz w:val="24"/>
                <w:szCs w:val="24"/>
              </w:rPr>
              <w:t>&lt;2e-16</w:t>
            </w:r>
          </w:p>
        </w:tc>
      </w:tr>
      <w:tr w:rsidR="0022372E" w:rsidRPr="0022372E" w14:paraId="04A63BAD"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D34F9A9" w14:textId="77777777" w:rsidR="0022372E" w:rsidRPr="0022372E" w:rsidRDefault="0022372E" w:rsidP="0022372E">
            <w:pPr>
              <w:rPr>
                <w:sz w:val="24"/>
                <w:szCs w:val="24"/>
              </w:rPr>
            </w:pPr>
            <w:proofErr w:type="spellStart"/>
            <w:r w:rsidRPr="0022372E">
              <w:rPr>
                <w:sz w:val="24"/>
                <w:szCs w:val="24"/>
              </w:rPr>
              <w:t>Domest</w:t>
            </w:r>
            <w:proofErr w:type="spellEnd"/>
            <w:r w:rsidRPr="0022372E">
              <w:rPr>
                <w:sz w:val="24"/>
                <w:szCs w:val="24"/>
              </w:rPr>
              <w: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45AAED3" w14:textId="77777777" w:rsidR="0022372E" w:rsidRPr="0022372E" w:rsidRDefault="0022372E" w:rsidP="0022372E">
            <w:pPr>
              <w:rPr>
                <w:sz w:val="24"/>
                <w:szCs w:val="24"/>
              </w:rPr>
            </w:pPr>
            <w:r w:rsidRPr="0022372E">
              <w:rPr>
                <w:sz w:val="24"/>
                <w:szCs w:val="24"/>
              </w:rPr>
              <w:t>73.6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5F193BE" w14:textId="77777777" w:rsidR="0022372E" w:rsidRPr="0022372E" w:rsidRDefault="0022372E" w:rsidP="0022372E">
            <w:pPr>
              <w:rPr>
                <w:sz w:val="24"/>
                <w:szCs w:val="24"/>
              </w:rPr>
            </w:pPr>
            <w:r w:rsidRPr="0022372E">
              <w:rPr>
                <w:sz w:val="24"/>
                <w:szCs w:val="24"/>
              </w:rPr>
              <w:t>36.5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FBDB79D" w14:textId="77777777" w:rsidR="0022372E" w:rsidRPr="0022372E" w:rsidRDefault="0022372E" w:rsidP="0022372E">
            <w:pPr>
              <w:rPr>
                <w:sz w:val="24"/>
                <w:szCs w:val="24"/>
              </w:rPr>
            </w:pPr>
            <w:r w:rsidRPr="0022372E">
              <w:rPr>
                <w:sz w:val="24"/>
                <w:szCs w:val="24"/>
              </w:rPr>
              <w:t>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C39E8D6" w14:textId="77777777" w:rsidR="0022372E" w:rsidRPr="0022372E" w:rsidRDefault="0022372E" w:rsidP="0022372E">
            <w:pPr>
              <w:rPr>
                <w:b/>
                <w:sz w:val="24"/>
                <w:szCs w:val="24"/>
              </w:rPr>
            </w:pPr>
            <w:r w:rsidRPr="0022372E">
              <w:rPr>
                <w:b/>
                <w:sz w:val="24"/>
                <w:szCs w:val="24"/>
              </w:rPr>
              <w:t>&lt;2e-16</w:t>
            </w:r>
          </w:p>
        </w:tc>
      </w:tr>
      <w:tr w:rsidR="0022372E" w:rsidRPr="0022372E" w14:paraId="67877562"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4C1EE8" w14:textId="77777777" w:rsidR="0022372E" w:rsidRPr="0022372E" w:rsidRDefault="0022372E" w:rsidP="0022372E">
            <w:pPr>
              <w:rPr>
                <w:sz w:val="24"/>
                <w:szCs w:val="24"/>
              </w:rPr>
            </w:pPr>
            <w:proofErr w:type="spellStart"/>
            <w:r w:rsidRPr="0022372E">
              <w:rPr>
                <w:sz w:val="24"/>
                <w:szCs w:val="24"/>
              </w:rPr>
              <w:t>Iso:Domest</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B4A99ED" w14:textId="77777777" w:rsidR="0022372E" w:rsidRPr="0022372E" w:rsidRDefault="0022372E" w:rsidP="0022372E">
            <w:pPr>
              <w:rPr>
                <w:sz w:val="24"/>
                <w:szCs w:val="24"/>
              </w:rPr>
            </w:pPr>
            <w:r w:rsidRPr="0022372E">
              <w:rPr>
                <w:sz w:val="24"/>
                <w:szCs w:val="24"/>
              </w:rPr>
              <w:t>20.6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7FFE54D" w14:textId="77777777" w:rsidR="0022372E" w:rsidRPr="0022372E" w:rsidRDefault="0022372E" w:rsidP="0022372E">
            <w:pPr>
              <w:rPr>
                <w:sz w:val="24"/>
                <w:szCs w:val="24"/>
              </w:rPr>
            </w:pPr>
            <w:r w:rsidRPr="0022372E">
              <w:rPr>
                <w:sz w:val="24"/>
                <w:szCs w:val="24"/>
              </w:rPr>
              <w:t>1.09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F0C8A65"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263336" w14:textId="77777777" w:rsidR="0022372E" w:rsidRPr="0022372E" w:rsidRDefault="0022372E" w:rsidP="0022372E">
            <w:pPr>
              <w:rPr>
                <w:sz w:val="24"/>
                <w:szCs w:val="24"/>
              </w:rPr>
            </w:pPr>
            <w:r w:rsidRPr="0022372E">
              <w:rPr>
                <w:sz w:val="24"/>
                <w:szCs w:val="24"/>
              </w:rPr>
              <w:t>0.260</w:t>
            </w:r>
          </w:p>
        </w:tc>
      </w:tr>
      <w:tr w:rsidR="0022372E" w:rsidRPr="0022372E" w14:paraId="74631556"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2AF177A" w14:textId="77777777" w:rsidR="0022372E" w:rsidRPr="0022372E" w:rsidRDefault="0022372E" w:rsidP="0022372E">
            <w:pPr>
              <w:rPr>
                <w:sz w:val="24"/>
                <w:szCs w:val="24"/>
              </w:rPr>
            </w:pPr>
            <w:proofErr w:type="spellStart"/>
            <w:r w:rsidRPr="0022372E">
              <w:rPr>
                <w:sz w:val="24"/>
                <w:szCs w:val="24"/>
              </w:rPr>
              <w:t>Iso:Domest</w:t>
            </w:r>
            <w:proofErr w:type="spellEnd"/>
            <w:r w:rsidRPr="0022372E">
              <w:rPr>
                <w:sz w:val="24"/>
                <w:szCs w:val="24"/>
              </w:rPr>
              <w: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2248C39" w14:textId="77777777" w:rsidR="0022372E" w:rsidRPr="0022372E" w:rsidRDefault="0022372E" w:rsidP="0022372E">
            <w:pPr>
              <w:rPr>
                <w:sz w:val="24"/>
                <w:szCs w:val="24"/>
              </w:rPr>
            </w:pPr>
            <w:r w:rsidRPr="0022372E">
              <w:rPr>
                <w:sz w:val="24"/>
                <w:szCs w:val="24"/>
              </w:rPr>
              <w:t>189.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F242592" w14:textId="77777777" w:rsidR="0022372E" w:rsidRPr="0022372E" w:rsidRDefault="0022372E" w:rsidP="0022372E">
            <w:pPr>
              <w:rPr>
                <w:sz w:val="24"/>
                <w:szCs w:val="24"/>
              </w:rPr>
            </w:pPr>
            <w:r w:rsidRPr="0022372E">
              <w:rPr>
                <w:sz w:val="24"/>
                <w:szCs w:val="24"/>
              </w:rPr>
              <w:t>0.9838</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8C23B16" w14:textId="77777777" w:rsidR="0022372E" w:rsidRPr="0022372E" w:rsidRDefault="0022372E" w:rsidP="0022372E">
            <w:pPr>
              <w:rPr>
                <w:sz w:val="24"/>
                <w:szCs w:val="24"/>
              </w:rPr>
            </w:pPr>
            <w:r w:rsidRPr="0022372E">
              <w:rPr>
                <w:sz w:val="24"/>
                <w:szCs w:val="24"/>
              </w:rPr>
              <w:t>94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E61AE29" w14:textId="77777777" w:rsidR="0022372E" w:rsidRPr="0022372E" w:rsidRDefault="0022372E" w:rsidP="0022372E">
            <w:pPr>
              <w:rPr>
                <w:sz w:val="24"/>
                <w:szCs w:val="24"/>
              </w:rPr>
            </w:pPr>
            <w:r w:rsidRPr="0022372E">
              <w:rPr>
                <w:sz w:val="24"/>
                <w:szCs w:val="24"/>
              </w:rPr>
              <w:t>0.623</w:t>
            </w:r>
          </w:p>
        </w:tc>
      </w:tr>
      <w:tr w:rsidR="0022372E" w:rsidRPr="0022372E" w14:paraId="6DB52520"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8367829" w14:textId="77777777" w:rsidR="0022372E" w:rsidRPr="0022372E" w:rsidRDefault="0022372E" w:rsidP="0022372E">
            <w:pPr>
              <w:rPr>
                <w:sz w:val="24"/>
                <w:szCs w:val="24"/>
              </w:rPr>
            </w:pPr>
            <w:r w:rsidRPr="0022372E">
              <w:rPr>
                <w:sz w:val="24"/>
                <w:szCs w:val="24"/>
              </w:rPr>
              <w:t>Experime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CAC705E" w14:textId="77777777" w:rsidR="0022372E" w:rsidRPr="0022372E" w:rsidRDefault="0022372E" w:rsidP="0022372E">
            <w:pPr>
              <w:rPr>
                <w:sz w:val="24"/>
                <w:szCs w:val="24"/>
              </w:rPr>
            </w:pPr>
            <w:r w:rsidRPr="0022372E">
              <w:rPr>
                <w:sz w:val="24"/>
                <w:szCs w:val="24"/>
              </w:rPr>
              <w:t>545.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5FBE2E" w14:textId="77777777" w:rsidR="0022372E" w:rsidRPr="0022372E" w:rsidRDefault="0022372E" w:rsidP="0022372E">
            <w:pPr>
              <w:rPr>
                <w:sz w:val="24"/>
                <w:szCs w:val="24"/>
              </w:rPr>
            </w:pPr>
            <w:r w:rsidRPr="0022372E">
              <w:rPr>
                <w:sz w:val="24"/>
                <w:szCs w:val="24"/>
              </w:rPr>
              <w:t>270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0FEA77"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A2A589" w14:textId="77777777" w:rsidR="0022372E" w:rsidRPr="0022372E" w:rsidRDefault="0022372E" w:rsidP="0022372E">
            <w:pPr>
              <w:rPr>
                <w:b/>
                <w:sz w:val="24"/>
                <w:szCs w:val="24"/>
              </w:rPr>
            </w:pPr>
            <w:r w:rsidRPr="0022372E">
              <w:rPr>
                <w:b/>
                <w:sz w:val="24"/>
                <w:szCs w:val="24"/>
              </w:rPr>
              <w:t>&lt;2e-16</w:t>
            </w:r>
          </w:p>
        </w:tc>
      </w:tr>
      <w:tr w:rsidR="0022372E" w:rsidRPr="0022372E" w14:paraId="21201318"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95E2AD8" w14:textId="77777777" w:rsidR="0022372E" w:rsidRPr="0022372E" w:rsidRDefault="0022372E" w:rsidP="0022372E">
            <w:pPr>
              <w:rPr>
                <w:sz w:val="24"/>
                <w:szCs w:val="24"/>
              </w:rPr>
            </w:pPr>
            <w:proofErr w:type="spellStart"/>
            <w:r w:rsidRPr="0022372E">
              <w:rPr>
                <w:sz w:val="24"/>
                <w:szCs w:val="24"/>
              </w:rPr>
              <w:t>Exp</w:t>
            </w:r>
            <w:proofErr w:type="spellEnd"/>
            <w:r w:rsidRPr="0022372E">
              <w:rPr>
                <w:sz w:val="24"/>
                <w:szCs w:val="24"/>
              </w:rPr>
              <w:t>/Block</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C9E81CE" w14:textId="77777777" w:rsidR="0022372E" w:rsidRPr="0022372E" w:rsidRDefault="0022372E" w:rsidP="0022372E">
            <w:pPr>
              <w:rPr>
                <w:sz w:val="24"/>
                <w:szCs w:val="24"/>
              </w:rPr>
            </w:pPr>
            <w:r w:rsidRPr="0022372E">
              <w:rPr>
                <w:sz w:val="24"/>
                <w:szCs w:val="24"/>
              </w:rPr>
              <w:t>20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7E66D70" w14:textId="77777777" w:rsidR="0022372E" w:rsidRPr="0022372E" w:rsidRDefault="0022372E" w:rsidP="0022372E">
            <w:pPr>
              <w:rPr>
                <w:sz w:val="24"/>
                <w:szCs w:val="24"/>
              </w:rPr>
            </w:pPr>
            <w:r w:rsidRPr="0022372E">
              <w:rPr>
                <w:sz w:val="24"/>
                <w:szCs w:val="24"/>
              </w:rPr>
              <w:t>249.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E0144F8" w14:textId="77777777" w:rsidR="0022372E" w:rsidRPr="0022372E" w:rsidRDefault="0022372E" w:rsidP="0022372E">
            <w:pPr>
              <w:rPr>
                <w:sz w:val="24"/>
                <w:szCs w:val="24"/>
              </w:rPr>
            </w:pPr>
            <w:r w:rsidRPr="0022372E">
              <w:rPr>
                <w:sz w:val="24"/>
                <w:szCs w:val="24"/>
              </w:rPr>
              <w:t>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1BFAB6C" w14:textId="77777777" w:rsidR="0022372E" w:rsidRPr="0022372E" w:rsidRDefault="0022372E" w:rsidP="0022372E">
            <w:pPr>
              <w:rPr>
                <w:b/>
                <w:sz w:val="24"/>
                <w:szCs w:val="24"/>
              </w:rPr>
            </w:pPr>
            <w:r w:rsidRPr="0022372E">
              <w:rPr>
                <w:b/>
                <w:sz w:val="24"/>
                <w:szCs w:val="24"/>
              </w:rPr>
              <w:t>&lt;2e-16</w:t>
            </w:r>
          </w:p>
        </w:tc>
      </w:tr>
      <w:tr w:rsidR="0022372E" w:rsidRPr="0022372E" w14:paraId="5FB616B9"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68956C9" w14:textId="77777777" w:rsidR="0022372E" w:rsidRPr="0022372E" w:rsidRDefault="0022372E" w:rsidP="0022372E">
            <w:pPr>
              <w:rPr>
                <w:sz w:val="24"/>
                <w:szCs w:val="24"/>
              </w:rPr>
            </w:pPr>
            <w:proofErr w:type="spellStart"/>
            <w:r w:rsidRPr="0022372E">
              <w:rPr>
                <w:sz w:val="24"/>
                <w:szCs w:val="24"/>
              </w:rPr>
              <w:t>Exp:Iso</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D33968" w14:textId="77777777" w:rsidR="0022372E" w:rsidRPr="0022372E" w:rsidRDefault="0022372E" w:rsidP="0022372E">
            <w:pPr>
              <w:rPr>
                <w:sz w:val="24"/>
                <w:szCs w:val="24"/>
              </w:rPr>
            </w:pPr>
            <w:r w:rsidRPr="0022372E">
              <w:rPr>
                <w:sz w:val="24"/>
                <w:szCs w:val="24"/>
              </w:rPr>
              <w:t>152.2</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B4E2332" w14:textId="77777777" w:rsidR="0022372E" w:rsidRPr="0022372E" w:rsidRDefault="0022372E" w:rsidP="0022372E">
            <w:pPr>
              <w:rPr>
                <w:sz w:val="24"/>
                <w:szCs w:val="24"/>
              </w:rPr>
            </w:pPr>
            <w:r w:rsidRPr="0022372E">
              <w:rPr>
                <w:sz w:val="24"/>
                <w:szCs w:val="24"/>
              </w:rPr>
              <w:t>8.028</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A91BE4"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59FD4DF" w14:textId="77777777" w:rsidR="0022372E" w:rsidRPr="0022372E" w:rsidRDefault="0022372E" w:rsidP="0022372E">
            <w:pPr>
              <w:rPr>
                <w:b/>
                <w:sz w:val="24"/>
                <w:szCs w:val="24"/>
              </w:rPr>
            </w:pPr>
            <w:r w:rsidRPr="0022372E">
              <w:rPr>
                <w:b/>
                <w:sz w:val="24"/>
                <w:szCs w:val="24"/>
              </w:rPr>
              <w:t>&lt;2e-16</w:t>
            </w:r>
          </w:p>
        </w:tc>
      </w:tr>
      <w:tr w:rsidR="0022372E" w:rsidRPr="0022372E" w14:paraId="7A1F8817"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7929B62" w14:textId="77777777" w:rsidR="0022372E" w:rsidRPr="0022372E" w:rsidRDefault="0022372E" w:rsidP="0022372E">
            <w:pPr>
              <w:rPr>
                <w:sz w:val="24"/>
                <w:szCs w:val="24"/>
              </w:rPr>
            </w:pPr>
            <w:proofErr w:type="spellStart"/>
            <w:r w:rsidRPr="0022372E">
              <w:rPr>
                <w:sz w:val="24"/>
                <w:szCs w:val="24"/>
              </w:rPr>
              <w:t>Exp:Domest</w:t>
            </w:r>
            <w:proofErr w:type="spellEnd"/>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5FF92E" w14:textId="77777777" w:rsidR="0022372E" w:rsidRPr="0022372E" w:rsidRDefault="0022372E" w:rsidP="0022372E">
            <w:pPr>
              <w:rPr>
                <w:sz w:val="24"/>
                <w:szCs w:val="24"/>
              </w:rPr>
            </w:pPr>
            <w:r w:rsidRPr="0022372E">
              <w:rPr>
                <w:sz w:val="24"/>
                <w:szCs w:val="24"/>
              </w:rPr>
              <w:t>0.8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2E76035" w14:textId="77777777" w:rsidR="0022372E" w:rsidRPr="0022372E" w:rsidRDefault="0022372E" w:rsidP="0022372E">
            <w:pPr>
              <w:rPr>
                <w:sz w:val="24"/>
                <w:szCs w:val="24"/>
              </w:rPr>
            </w:pPr>
            <w:r w:rsidRPr="0022372E">
              <w:rPr>
                <w:sz w:val="24"/>
                <w:szCs w:val="24"/>
              </w:rPr>
              <w:t>4.09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62ACE4"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8F864A" w14:textId="77777777" w:rsidR="0022372E" w:rsidRPr="0022372E" w:rsidRDefault="0022372E" w:rsidP="0022372E">
            <w:pPr>
              <w:rPr>
                <w:sz w:val="24"/>
                <w:szCs w:val="24"/>
              </w:rPr>
            </w:pPr>
            <w:r w:rsidRPr="0022372E">
              <w:rPr>
                <w:sz w:val="24"/>
                <w:szCs w:val="24"/>
              </w:rPr>
              <w:t>0.043</w:t>
            </w:r>
          </w:p>
        </w:tc>
      </w:tr>
      <w:tr w:rsidR="0022372E" w:rsidRPr="0022372E" w14:paraId="79B5D4D0"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6B4D7F0" w14:textId="77777777" w:rsidR="0022372E" w:rsidRPr="0022372E" w:rsidRDefault="0022372E" w:rsidP="0022372E">
            <w:pPr>
              <w:rPr>
                <w:sz w:val="24"/>
                <w:szCs w:val="24"/>
              </w:rPr>
            </w:pPr>
            <w:proofErr w:type="spellStart"/>
            <w:r w:rsidRPr="0022372E">
              <w:rPr>
                <w:sz w:val="24"/>
                <w:szCs w:val="24"/>
              </w:rPr>
              <w:t>Exp:Domest</w:t>
            </w:r>
            <w:proofErr w:type="spellEnd"/>
            <w:r w:rsidRPr="0022372E">
              <w:rPr>
                <w:sz w:val="24"/>
                <w:szCs w:val="24"/>
              </w:rPr>
              <w: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2CCE1B1" w14:textId="77777777" w:rsidR="0022372E" w:rsidRPr="0022372E" w:rsidRDefault="0022372E" w:rsidP="0022372E">
            <w:pPr>
              <w:rPr>
                <w:sz w:val="24"/>
                <w:szCs w:val="24"/>
              </w:rPr>
            </w:pPr>
            <w:r w:rsidRPr="0022372E">
              <w:rPr>
                <w:sz w:val="24"/>
                <w:szCs w:val="24"/>
              </w:rPr>
              <w:t>47.4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8FAEC11" w14:textId="77777777" w:rsidR="0022372E" w:rsidRPr="0022372E" w:rsidRDefault="0022372E" w:rsidP="0022372E">
            <w:pPr>
              <w:rPr>
                <w:sz w:val="24"/>
                <w:szCs w:val="24"/>
              </w:rPr>
            </w:pPr>
            <w:r w:rsidRPr="0022372E">
              <w:rPr>
                <w:sz w:val="24"/>
                <w:szCs w:val="24"/>
              </w:rPr>
              <w:t>23.5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D3EF477" w14:textId="77777777" w:rsidR="0022372E" w:rsidRPr="0022372E" w:rsidRDefault="0022372E" w:rsidP="0022372E">
            <w:pPr>
              <w:rPr>
                <w:sz w:val="24"/>
                <w:szCs w:val="24"/>
              </w:rPr>
            </w:pPr>
            <w:r w:rsidRPr="0022372E">
              <w:rPr>
                <w:sz w:val="24"/>
                <w:szCs w:val="24"/>
              </w:rPr>
              <w:t>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3352AC0" w14:textId="77777777" w:rsidR="0022372E" w:rsidRPr="0022372E" w:rsidRDefault="0022372E" w:rsidP="0022372E">
            <w:pPr>
              <w:rPr>
                <w:b/>
                <w:sz w:val="24"/>
                <w:szCs w:val="24"/>
              </w:rPr>
            </w:pPr>
            <w:r w:rsidRPr="0022372E">
              <w:rPr>
                <w:b/>
                <w:sz w:val="24"/>
                <w:szCs w:val="24"/>
              </w:rPr>
              <w:t>&lt;2e-16</w:t>
            </w:r>
          </w:p>
        </w:tc>
      </w:tr>
    </w:tbl>
    <w:p w14:paraId="1F6AB292" w14:textId="63C84C4C" w:rsidR="00461EBF" w:rsidRPr="007A1D3B" w:rsidRDefault="00021031" w:rsidP="0039444C">
      <w:pPr>
        <w:rPr>
          <w:b/>
          <w:sz w:val="24"/>
          <w:szCs w:val="24"/>
        </w:rPr>
      </w:pPr>
      <w:r>
        <w:rPr>
          <w:sz w:val="24"/>
          <w:szCs w:val="24"/>
        </w:rPr>
        <w:br/>
      </w:r>
      <w:r w:rsidRPr="007A1D3B">
        <w:rPr>
          <w:b/>
          <w:sz w:val="24"/>
          <w:szCs w:val="24"/>
        </w:rPr>
        <w:t xml:space="preserve">Table R2. </w:t>
      </w:r>
      <w:r w:rsidR="00461EBF" w:rsidRPr="007A1D3B">
        <w:rPr>
          <w:b/>
          <w:sz w:val="24"/>
          <w:szCs w:val="24"/>
        </w:rPr>
        <w:t>Correlation of lesion area caused by the 9</w:t>
      </w:r>
      <w:r w:rsidR="006E3AFF">
        <w:rPr>
          <w:b/>
          <w:sz w:val="24"/>
          <w:szCs w:val="24"/>
        </w:rPr>
        <w:t>7</w:t>
      </w:r>
      <w:r w:rsidR="00461EBF" w:rsidRPr="007A1D3B">
        <w:rPr>
          <w:b/>
          <w:sz w:val="24"/>
          <w:szCs w:val="24"/>
        </w:rPr>
        <w:t xml:space="preserve"> </w:t>
      </w:r>
      <w:r w:rsidR="00461EBF" w:rsidRPr="007A1D3B">
        <w:rPr>
          <w:b/>
          <w:i/>
          <w:sz w:val="24"/>
          <w:szCs w:val="24"/>
        </w:rPr>
        <w:t xml:space="preserve">B. cinerea </w:t>
      </w:r>
      <w:r w:rsidR="00461EBF" w:rsidRPr="007A1D3B">
        <w:rPr>
          <w:b/>
          <w:sz w:val="24"/>
          <w:szCs w:val="24"/>
        </w:rPr>
        <w:t xml:space="preserve">isolates across all </w:t>
      </w:r>
      <w:r w:rsidR="00E5329A">
        <w:rPr>
          <w:b/>
          <w:sz w:val="24"/>
          <w:szCs w:val="24"/>
        </w:rPr>
        <w:t xml:space="preserve">of </w:t>
      </w:r>
      <w:r w:rsidR="00461EBF" w:rsidRPr="007A1D3B">
        <w:rPr>
          <w:b/>
          <w:sz w:val="24"/>
          <w:szCs w:val="24"/>
        </w:rPr>
        <w:t>the tomato accessions.</w:t>
      </w:r>
    </w:p>
    <w:p w14:paraId="71ADA0E4" w14:textId="7AC3E975" w:rsidR="00021031" w:rsidRPr="00D20BC2" w:rsidRDefault="00461EBF" w:rsidP="0039444C">
      <w:pPr>
        <w:rPr>
          <w:sz w:val="24"/>
          <w:szCs w:val="24"/>
        </w:rPr>
      </w:pPr>
      <w:r>
        <w:rPr>
          <w:sz w:val="24"/>
          <w:szCs w:val="24"/>
        </w:rPr>
        <w:lastRenderedPageBreak/>
        <w:t xml:space="preserve">FDR corrected p-values of </w:t>
      </w:r>
      <w:r w:rsidR="00021031">
        <w:rPr>
          <w:sz w:val="24"/>
          <w:szCs w:val="24"/>
        </w:rPr>
        <w:t xml:space="preserve">Wilcoxon signed-rank test </w:t>
      </w:r>
      <w:r>
        <w:rPr>
          <w:sz w:val="24"/>
          <w:szCs w:val="24"/>
        </w:rPr>
        <w:t>comparing</w:t>
      </w:r>
      <w:r w:rsidR="00021031">
        <w:rPr>
          <w:sz w:val="24"/>
          <w:szCs w:val="24"/>
        </w:rPr>
        <w:t xml:space="preserve"> mean </w:t>
      </w:r>
      <w:r w:rsidR="00021031" w:rsidRPr="00021031">
        <w:rPr>
          <w:i/>
          <w:sz w:val="24"/>
          <w:szCs w:val="24"/>
        </w:rPr>
        <w:t>B. cinerea</w:t>
      </w:r>
      <w:r w:rsidR="00021031">
        <w:rPr>
          <w:sz w:val="24"/>
          <w:szCs w:val="24"/>
        </w:rPr>
        <w:t xml:space="preserve"> lesion area on pairs of </w:t>
      </w:r>
      <w:r>
        <w:rPr>
          <w:sz w:val="24"/>
          <w:szCs w:val="24"/>
        </w:rPr>
        <w:t>tomato acces</w:t>
      </w:r>
      <w:r w:rsidR="00C81AC1">
        <w:rPr>
          <w:sz w:val="24"/>
          <w:szCs w:val="24"/>
        </w:rPr>
        <w:t>s</w:t>
      </w:r>
      <w:r>
        <w:rPr>
          <w:sz w:val="24"/>
          <w:szCs w:val="24"/>
        </w:rPr>
        <w:t>ions</w:t>
      </w:r>
      <w:r w:rsidR="00021031">
        <w:rPr>
          <w:sz w:val="24"/>
          <w:szCs w:val="24"/>
        </w:rPr>
        <w:t>.</w:t>
      </w:r>
      <w:r w:rsidR="00C81AC1">
        <w:rPr>
          <w:sz w:val="24"/>
          <w:szCs w:val="24"/>
        </w:rPr>
        <w:t xml:space="preserve"> </w:t>
      </w:r>
      <w:r>
        <w:rPr>
          <w:sz w:val="24"/>
          <w:szCs w:val="24"/>
        </w:rPr>
        <w:t>B</w:t>
      </w:r>
      <w:r w:rsidR="00021031">
        <w:rPr>
          <w:sz w:val="24"/>
          <w:szCs w:val="24"/>
        </w:rPr>
        <w:t xml:space="preserve">old text indicates significance at p&lt;0.01 after correction, italicized text indicates </w:t>
      </w:r>
      <w:r>
        <w:rPr>
          <w:sz w:val="24"/>
          <w:szCs w:val="24"/>
        </w:rPr>
        <w:t>suggestive p-values p&lt;0.1 &gt;0.01. NS shows non-significant interactions</w:t>
      </w:r>
      <w:r w:rsidR="00021031">
        <w:rPr>
          <w:sz w:val="24"/>
          <w:szCs w:val="24"/>
        </w:rPr>
        <w:t>.</w:t>
      </w:r>
    </w:p>
    <w:p w14:paraId="508DD078" w14:textId="77777777" w:rsidR="000D40EF" w:rsidRDefault="000D40EF" w:rsidP="0039444C">
      <w:pPr>
        <w:rPr>
          <w:sz w:val="24"/>
          <w:szCs w:val="24"/>
        </w:rPr>
      </w:pPr>
    </w:p>
    <w:tbl>
      <w:tblPr>
        <w:tblW w:w="9720" w:type="dxa"/>
        <w:tblCellMar>
          <w:left w:w="0" w:type="dxa"/>
          <w:right w:w="0" w:type="dxa"/>
        </w:tblCellMar>
        <w:tblLook w:val="0600" w:firstRow="0" w:lastRow="0" w:firstColumn="0" w:lastColumn="0" w:noHBand="1" w:noVBand="1"/>
      </w:tblPr>
      <w:tblGrid>
        <w:gridCol w:w="782"/>
        <w:gridCol w:w="749"/>
        <w:gridCol w:w="749"/>
        <w:gridCol w:w="749"/>
        <w:gridCol w:w="749"/>
        <w:gridCol w:w="749"/>
        <w:gridCol w:w="749"/>
        <w:gridCol w:w="693"/>
        <w:gridCol w:w="782"/>
        <w:gridCol w:w="749"/>
        <w:gridCol w:w="749"/>
        <w:gridCol w:w="693"/>
        <w:gridCol w:w="749"/>
        <w:gridCol w:w="749"/>
      </w:tblGrid>
      <w:tr w:rsidR="00E1739D" w:rsidRPr="00E1739D" w14:paraId="6F473AE7" w14:textId="77777777" w:rsidTr="00E1739D">
        <w:trPr>
          <w:trHeight w:val="217"/>
        </w:trPr>
        <w:tc>
          <w:tcPr>
            <w:tcW w:w="700" w:type="dxa"/>
            <w:tcBorders>
              <w:top w:val="nil"/>
              <w:left w:val="nil"/>
              <w:bottom w:val="nil"/>
              <w:right w:val="nil"/>
            </w:tcBorders>
            <w:shd w:val="clear" w:color="auto" w:fill="auto"/>
            <w:tcMar>
              <w:top w:w="11" w:type="dxa"/>
              <w:left w:w="11" w:type="dxa"/>
              <w:bottom w:w="0" w:type="dxa"/>
              <w:right w:w="11" w:type="dxa"/>
            </w:tcMar>
            <w:vAlign w:val="bottom"/>
            <w:hideMark/>
          </w:tcPr>
          <w:p w14:paraId="11081FB8" w14:textId="77777777" w:rsidR="00E1739D" w:rsidRPr="00E1739D" w:rsidRDefault="00E1739D" w:rsidP="00E1739D">
            <w:pPr>
              <w:rPr>
                <w:sz w:val="24"/>
                <w:szCs w:val="24"/>
              </w:rPr>
            </w:pPr>
          </w:p>
        </w:tc>
        <w:tc>
          <w:tcPr>
            <w:tcW w:w="700" w:type="dxa"/>
            <w:tcBorders>
              <w:top w:val="nil"/>
              <w:left w:val="nil"/>
              <w:bottom w:val="nil"/>
              <w:right w:val="single" w:sz="4" w:space="0" w:color="000000"/>
            </w:tcBorders>
            <w:shd w:val="clear" w:color="auto" w:fill="auto"/>
            <w:tcMar>
              <w:top w:w="11" w:type="dxa"/>
              <w:left w:w="11" w:type="dxa"/>
              <w:bottom w:w="0" w:type="dxa"/>
              <w:right w:w="11" w:type="dxa"/>
            </w:tcMar>
            <w:vAlign w:val="bottom"/>
            <w:hideMark/>
          </w:tcPr>
          <w:p w14:paraId="7FB59275"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3C090AE" w14:textId="77777777" w:rsidR="00045BC3" w:rsidRPr="00E1739D" w:rsidRDefault="00E1739D" w:rsidP="00E1739D">
            <w:pPr>
              <w:rPr>
                <w:sz w:val="24"/>
                <w:szCs w:val="24"/>
              </w:rPr>
            </w:pPr>
            <w:r w:rsidRPr="00E1739D">
              <w:rPr>
                <w:sz w:val="24"/>
                <w:szCs w:val="24"/>
              </w:rPr>
              <w:t>Wild</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3D7B5EE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40F53304"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19B2EB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0029A6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EE9F44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04DFF1E" w14:textId="77777777" w:rsidR="00045BC3" w:rsidRPr="00E1739D" w:rsidRDefault="00E1739D" w:rsidP="00E1739D">
            <w:pPr>
              <w:rPr>
                <w:sz w:val="24"/>
                <w:szCs w:val="24"/>
              </w:rPr>
            </w:pPr>
            <w:proofErr w:type="spellStart"/>
            <w:r w:rsidRPr="00E1739D">
              <w:rPr>
                <w:sz w:val="24"/>
                <w:szCs w:val="24"/>
              </w:rPr>
              <w:t>Domest</w:t>
            </w:r>
            <w:proofErr w:type="spellEnd"/>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7B41251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D390C0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08EF0D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6BB07F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DFCC7" w14:textId="77777777" w:rsidR="00045BC3" w:rsidRPr="00E1739D" w:rsidRDefault="00E1739D" w:rsidP="00E1739D">
            <w:pPr>
              <w:rPr>
                <w:sz w:val="24"/>
                <w:szCs w:val="24"/>
              </w:rPr>
            </w:pPr>
            <w:r w:rsidRPr="00E1739D">
              <w:rPr>
                <w:sz w:val="24"/>
                <w:szCs w:val="24"/>
              </w:rPr>
              <w:t> </w:t>
            </w:r>
          </w:p>
        </w:tc>
      </w:tr>
      <w:tr w:rsidR="00E1739D" w:rsidRPr="00E1739D" w14:paraId="754BEA3D" w14:textId="77777777" w:rsidTr="00E1739D">
        <w:trPr>
          <w:trHeight w:val="217"/>
        </w:trPr>
        <w:tc>
          <w:tcPr>
            <w:tcW w:w="700" w:type="dxa"/>
            <w:tcBorders>
              <w:top w:val="nil"/>
              <w:left w:val="nil"/>
              <w:bottom w:val="single" w:sz="4" w:space="0" w:color="000000"/>
              <w:right w:val="nil"/>
            </w:tcBorders>
            <w:shd w:val="clear" w:color="auto" w:fill="auto"/>
            <w:tcMar>
              <w:top w:w="11" w:type="dxa"/>
              <w:left w:w="11" w:type="dxa"/>
              <w:bottom w:w="0" w:type="dxa"/>
              <w:right w:w="11" w:type="dxa"/>
            </w:tcMar>
            <w:vAlign w:val="bottom"/>
            <w:hideMark/>
          </w:tcPr>
          <w:p w14:paraId="1AAB9D3E" w14:textId="77777777" w:rsidR="00E1739D" w:rsidRPr="00E1739D" w:rsidRDefault="00E1739D" w:rsidP="00E1739D">
            <w:pPr>
              <w:rPr>
                <w:sz w:val="24"/>
                <w:szCs w:val="24"/>
              </w:rPr>
            </w:pPr>
          </w:p>
        </w:tc>
        <w:tc>
          <w:tcPr>
            <w:tcW w:w="700" w:type="dxa"/>
            <w:tcBorders>
              <w:top w:val="nil"/>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4BC0799"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C7C5BA2"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9D45B00"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B3E04B"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B0A084"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80AF127"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6D208C3"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A6D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6C7069B"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C5533D7"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BB2762E"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6C8998"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75F9E" w14:textId="77777777" w:rsidR="00045BC3" w:rsidRPr="00E1739D" w:rsidRDefault="00E1739D" w:rsidP="00E1739D">
            <w:pPr>
              <w:rPr>
                <w:sz w:val="24"/>
                <w:szCs w:val="24"/>
              </w:rPr>
            </w:pPr>
            <w:r w:rsidRPr="00E1739D">
              <w:rPr>
                <w:sz w:val="24"/>
                <w:szCs w:val="24"/>
              </w:rPr>
              <w:t>LA4355</w:t>
            </w:r>
          </w:p>
        </w:tc>
      </w:tr>
      <w:tr w:rsidR="00E1739D" w:rsidRPr="00E1739D" w14:paraId="597FD630"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C662F0D" w14:textId="77777777" w:rsidR="00045BC3" w:rsidRPr="00E1739D" w:rsidRDefault="00E1739D" w:rsidP="00E1739D">
            <w:pPr>
              <w:rPr>
                <w:sz w:val="24"/>
                <w:szCs w:val="24"/>
              </w:rPr>
            </w:pPr>
            <w:r w:rsidRPr="00E1739D">
              <w:rPr>
                <w:sz w:val="24"/>
                <w:szCs w:val="24"/>
              </w:rPr>
              <w:t>Wild</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7280087"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54A930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A944C5" w14:textId="77777777" w:rsidR="00045BC3" w:rsidRPr="00E1739D" w:rsidRDefault="00E1739D" w:rsidP="00E1739D">
            <w:pPr>
              <w:rPr>
                <w:sz w:val="24"/>
                <w:szCs w:val="24"/>
              </w:rPr>
            </w:pPr>
            <w:r w:rsidRPr="00E1739D">
              <w:rPr>
                <w:sz w:val="24"/>
                <w:szCs w:val="24"/>
              </w:rPr>
              <w:t>325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DC03C64" w14:textId="77777777" w:rsidR="00045BC3" w:rsidRPr="00E1739D" w:rsidRDefault="00E1739D" w:rsidP="00E1739D">
            <w:pPr>
              <w:rPr>
                <w:sz w:val="24"/>
                <w:szCs w:val="24"/>
              </w:rPr>
            </w:pPr>
            <w:r w:rsidRPr="00E1739D">
              <w:rPr>
                <w:sz w:val="24"/>
                <w:szCs w:val="24"/>
              </w:rPr>
              <w:t>39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2D9A7B7" w14:textId="77777777" w:rsidR="00045BC3" w:rsidRPr="00E1739D" w:rsidRDefault="00E1739D" w:rsidP="00E1739D">
            <w:pPr>
              <w:rPr>
                <w:sz w:val="24"/>
                <w:szCs w:val="24"/>
              </w:rPr>
            </w:pPr>
            <w:r w:rsidRPr="00E1739D">
              <w:rPr>
                <w:sz w:val="24"/>
                <w:szCs w:val="24"/>
              </w:rPr>
              <w:t>306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303D3CC" w14:textId="77777777" w:rsidR="00045BC3" w:rsidRPr="00E1739D" w:rsidRDefault="00E1739D" w:rsidP="00E1739D">
            <w:pPr>
              <w:rPr>
                <w:sz w:val="24"/>
                <w:szCs w:val="24"/>
              </w:rPr>
            </w:pPr>
            <w:r w:rsidRPr="00E1739D">
              <w:rPr>
                <w:sz w:val="24"/>
                <w:szCs w:val="24"/>
              </w:rPr>
              <w:t>22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4E11B6A" w14:textId="77777777" w:rsidR="00045BC3" w:rsidRPr="00E1739D" w:rsidRDefault="00E1739D" w:rsidP="00E1739D">
            <w:pPr>
              <w:rPr>
                <w:sz w:val="24"/>
                <w:szCs w:val="24"/>
              </w:rPr>
            </w:pPr>
            <w:r w:rsidRPr="00E1739D">
              <w:rPr>
                <w:sz w:val="24"/>
                <w:szCs w:val="24"/>
              </w:rPr>
              <w:t>30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AE5AE43" w14:textId="77777777" w:rsidR="00045BC3" w:rsidRPr="00E1739D" w:rsidRDefault="00E1739D" w:rsidP="00E1739D">
            <w:pPr>
              <w:rPr>
                <w:sz w:val="24"/>
                <w:szCs w:val="24"/>
              </w:rPr>
            </w:pPr>
            <w:r w:rsidRPr="00E1739D">
              <w:rPr>
                <w:sz w:val="24"/>
                <w:szCs w:val="24"/>
              </w:rPr>
              <w:t>216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85B2AD0" w14:textId="77777777" w:rsidR="00045BC3" w:rsidRPr="00E1739D" w:rsidRDefault="00E1739D" w:rsidP="00E1739D">
            <w:pPr>
              <w:rPr>
                <w:sz w:val="24"/>
                <w:szCs w:val="24"/>
              </w:rPr>
            </w:pPr>
            <w:r w:rsidRPr="00E1739D">
              <w:rPr>
                <w:sz w:val="24"/>
                <w:szCs w:val="24"/>
              </w:rPr>
              <w:t>347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C864BBF" w14:textId="77777777" w:rsidR="00045BC3" w:rsidRPr="00E1739D" w:rsidRDefault="00E1739D" w:rsidP="00E1739D">
            <w:pPr>
              <w:rPr>
                <w:sz w:val="24"/>
                <w:szCs w:val="24"/>
              </w:rPr>
            </w:pPr>
            <w:r w:rsidRPr="00E1739D">
              <w:rPr>
                <w:sz w:val="24"/>
                <w:szCs w:val="24"/>
              </w:rPr>
              <w:t>18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714C498" w14:textId="77777777" w:rsidR="00045BC3" w:rsidRPr="00E1739D" w:rsidRDefault="00E1739D" w:rsidP="00E1739D">
            <w:pPr>
              <w:rPr>
                <w:sz w:val="24"/>
                <w:szCs w:val="24"/>
              </w:rPr>
            </w:pPr>
            <w:r w:rsidRPr="00E1739D">
              <w:rPr>
                <w:sz w:val="24"/>
                <w:szCs w:val="24"/>
              </w:rPr>
              <w:t>125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2C6A567" w14:textId="77777777" w:rsidR="00045BC3" w:rsidRPr="00E1739D" w:rsidRDefault="00E1739D" w:rsidP="00E1739D">
            <w:pPr>
              <w:rPr>
                <w:sz w:val="24"/>
                <w:szCs w:val="24"/>
              </w:rPr>
            </w:pPr>
            <w:r w:rsidRPr="00E1739D">
              <w:rPr>
                <w:sz w:val="24"/>
                <w:szCs w:val="24"/>
              </w:rPr>
              <w:t>394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C4445F" w14:textId="77777777" w:rsidR="00045BC3" w:rsidRPr="00E1739D" w:rsidRDefault="00E1739D" w:rsidP="00E1739D">
            <w:pPr>
              <w:rPr>
                <w:sz w:val="24"/>
                <w:szCs w:val="24"/>
              </w:rPr>
            </w:pPr>
            <w:r w:rsidRPr="00E1739D">
              <w:rPr>
                <w:sz w:val="24"/>
                <w:szCs w:val="24"/>
              </w:rPr>
              <w:t>2970</w:t>
            </w:r>
          </w:p>
        </w:tc>
      </w:tr>
      <w:tr w:rsidR="00E1739D" w:rsidRPr="00E1739D" w14:paraId="782649F3"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848DBF0"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E2A3A43"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509FF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1B97A47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38DAD9F" w14:textId="77777777" w:rsidR="00045BC3" w:rsidRPr="00E1739D" w:rsidRDefault="00E1739D" w:rsidP="00E1739D">
            <w:pPr>
              <w:rPr>
                <w:sz w:val="24"/>
                <w:szCs w:val="24"/>
              </w:rPr>
            </w:pPr>
            <w:r w:rsidRPr="00E1739D">
              <w:rPr>
                <w:sz w:val="24"/>
                <w:szCs w:val="24"/>
              </w:rPr>
              <w:t>532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D4A6350" w14:textId="77777777" w:rsidR="00045BC3" w:rsidRPr="00E1739D" w:rsidRDefault="00E1739D" w:rsidP="00E1739D">
            <w:pPr>
              <w:rPr>
                <w:sz w:val="24"/>
                <w:szCs w:val="24"/>
              </w:rPr>
            </w:pPr>
            <w:r w:rsidRPr="00E1739D">
              <w:rPr>
                <w:sz w:val="24"/>
                <w:szCs w:val="24"/>
              </w:rPr>
              <w:t>47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D0B087" w14:textId="77777777" w:rsidR="00045BC3" w:rsidRPr="00E1739D" w:rsidRDefault="00E1739D" w:rsidP="00E1739D">
            <w:pPr>
              <w:rPr>
                <w:sz w:val="24"/>
                <w:szCs w:val="24"/>
              </w:rPr>
            </w:pPr>
            <w:r w:rsidRPr="00E1739D">
              <w:rPr>
                <w:sz w:val="24"/>
                <w:szCs w:val="24"/>
              </w:rPr>
              <w:t>35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6111B49" w14:textId="77777777" w:rsidR="00045BC3" w:rsidRPr="00E1739D" w:rsidRDefault="00E1739D" w:rsidP="00E1739D">
            <w:pPr>
              <w:rPr>
                <w:sz w:val="24"/>
                <w:szCs w:val="24"/>
              </w:rPr>
            </w:pPr>
            <w:r w:rsidRPr="00E1739D">
              <w:rPr>
                <w:sz w:val="24"/>
                <w:szCs w:val="24"/>
              </w:rPr>
              <w:t>456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509D1A" w14:textId="77777777" w:rsidR="00045BC3" w:rsidRPr="00E1739D" w:rsidRDefault="00E1739D" w:rsidP="00E1739D">
            <w:pPr>
              <w:rPr>
                <w:sz w:val="24"/>
                <w:szCs w:val="24"/>
              </w:rPr>
            </w:pPr>
            <w:r w:rsidRPr="00E1739D">
              <w:rPr>
                <w:sz w:val="24"/>
                <w:szCs w:val="24"/>
              </w:rPr>
              <w:t>339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4A7E9A0" w14:textId="77777777" w:rsidR="00045BC3" w:rsidRPr="00E1739D" w:rsidRDefault="00E1739D" w:rsidP="00E1739D">
            <w:pPr>
              <w:rPr>
                <w:sz w:val="24"/>
                <w:szCs w:val="24"/>
              </w:rPr>
            </w:pPr>
            <w:r w:rsidRPr="00E1739D">
              <w:rPr>
                <w:sz w:val="24"/>
                <w:szCs w:val="24"/>
              </w:rPr>
              <w:t>486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BA90A4" w14:textId="77777777" w:rsidR="00045BC3" w:rsidRPr="00E1739D" w:rsidRDefault="00E1739D" w:rsidP="00E1739D">
            <w:pPr>
              <w:rPr>
                <w:sz w:val="24"/>
                <w:szCs w:val="24"/>
              </w:rPr>
            </w:pPr>
            <w:r w:rsidRPr="00E1739D">
              <w:rPr>
                <w:sz w:val="24"/>
                <w:szCs w:val="24"/>
              </w:rPr>
              <w:t>317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4BC489" w14:textId="77777777" w:rsidR="00045BC3" w:rsidRPr="00E1739D" w:rsidRDefault="00E1739D" w:rsidP="00E1739D">
            <w:pPr>
              <w:rPr>
                <w:sz w:val="24"/>
                <w:szCs w:val="24"/>
              </w:rPr>
            </w:pPr>
            <w:r w:rsidRPr="00E1739D">
              <w:rPr>
                <w:sz w:val="24"/>
                <w:szCs w:val="24"/>
              </w:rPr>
              <w:t>240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DBF9742" w14:textId="77777777" w:rsidR="00045BC3" w:rsidRPr="00E1739D" w:rsidRDefault="00E1739D" w:rsidP="00E1739D">
            <w:pPr>
              <w:rPr>
                <w:sz w:val="24"/>
                <w:szCs w:val="24"/>
              </w:rPr>
            </w:pPr>
            <w:r w:rsidRPr="00E1739D">
              <w:rPr>
                <w:sz w:val="24"/>
                <w:szCs w:val="24"/>
              </w:rPr>
              <w:t>549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A1A9080" w14:textId="77777777" w:rsidR="00045BC3" w:rsidRPr="00E1739D" w:rsidRDefault="00E1739D" w:rsidP="00E1739D">
            <w:pPr>
              <w:rPr>
                <w:sz w:val="24"/>
                <w:szCs w:val="24"/>
              </w:rPr>
            </w:pPr>
            <w:r w:rsidRPr="00E1739D">
              <w:rPr>
                <w:sz w:val="24"/>
                <w:szCs w:val="24"/>
              </w:rPr>
              <w:t>4426</w:t>
            </w:r>
          </w:p>
        </w:tc>
      </w:tr>
      <w:tr w:rsidR="00E1739D" w:rsidRPr="00E1739D" w14:paraId="0AE5500D"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FEFEC1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41B92C"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E69C672" w14:textId="77777777" w:rsidR="00045BC3" w:rsidRPr="00814794" w:rsidRDefault="00E1739D" w:rsidP="00E1739D">
            <w:pPr>
              <w:rPr>
                <w:i/>
                <w:sz w:val="24"/>
                <w:szCs w:val="24"/>
              </w:rPr>
            </w:pPr>
            <w:r w:rsidRPr="00814794">
              <w:rPr>
                <w:i/>
                <w:iCs/>
                <w:sz w:val="24"/>
                <w:szCs w:val="24"/>
              </w:rPr>
              <w:t>0.08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AEEC7C1" w14:textId="1F7F85C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571DD6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C478B49" w14:textId="77777777" w:rsidR="00045BC3" w:rsidRPr="00E1739D" w:rsidRDefault="00E1739D" w:rsidP="00E1739D">
            <w:pPr>
              <w:rPr>
                <w:sz w:val="24"/>
                <w:szCs w:val="24"/>
              </w:rPr>
            </w:pPr>
            <w:r w:rsidRPr="00E1739D">
              <w:rPr>
                <w:sz w:val="24"/>
                <w:szCs w:val="24"/>
              </w:rPr>
              <w:t>402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FB76BAD" w14:textId="77777777" w:rsidR="00045BC3" w:rsidRPr="00E1739D" w:rsidRDefault="00E1739D" w:rsidP="00E1739D">
            <w:pPr>
              <w:rPr>
                <w:sz w:val="24"/>
                <w:szCs w:val="24"/>
              </w:rPr>
            </w:pPr>
            <w:r w:rsidRPr="00E1739D">
              <w:rPr>
                <w:sz w:val="24"/>
                <w:szCs w:val="24"/>
              </w:rPr>
              <w:t>3008</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AAAA4F1" w14:textId="77777777" w:rsidR="00045BC3" w:rsidRPr="00E1739D" w:rsidRDefault="00E1739D" w:rsidP="00E1739D">
            <w:pPr>
              <w:rPr>
                <w:sz w:val="24"/>
                <w:szCs w:val="24"/>
              </w:rPr>
            </w:pPr>
            <w:r w:rsidRPr="00E1739D">
              <w:rPr>
                <w:sz w:val="24"/>
                <w:szCs w:val="24"/>
              </w:rPr>
              <w:t>392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F8663E8" w14:textId="77777777" w:rsidR="00045BC3" w:rsidRPr="00E1739D" w:rsidRDefault="00E1739D" w:rsidP="00E1739D">
            <w:pPr>
              <w:rPr>
                <w:sz w:val="24"/>
                <w:szCs w:val="24"/>
              </w:rPr>
            </w:pPr>
            <w:r w:rsidRPr="00E1739D">
              <w:rPr>
                <w:sz w:val="24"/>
                <w:szCs w:val="24"/>
              </w:rPr>
              <w:t>288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B37129" w14:textId="77777777" w:rsidR="00045BC3" w:rsidRPr="00E1739D" w:rsidRDefault="00E1739D" w:rsidP="00E1739D">
            <w:pPr>
              <w:rPr>
                <w:sz w:val="24"/>
                <w:szCs w:val="24"/>
              </w:rPr>
            </w:pPr>
            <w:r w:rsidRPr="00E1739D">
              <w:rPr>
                <w:sz w:val="24"/>
                <w:szCs w:val="24"/>
              </w:rPr>
              <w:t>419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C08D602" w14:textId="77777777" w:rsidR="00045BC3" w:rsidRPr="00E1739D" w:rsidRDefault="00E1739D" w:rsidP="00E1739D">
            <w:pPr>
              <w:rPr>
                <w:sz w:val="24"/>
                <w:szCs w:val="24"/>
              </w:rPr>
            </w:pPr>
            <w:r w:rsidRPr="00E1739D">
              <w:rPr>
                <w:sz w:val="24"/>
                <w:szCs w:val="24"/>
              </w:rPr>
              <w:t>262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A06F9B2" w14:textId="77777777" w:rsidR="00045BC3" w:rsidRPr="00E1739D" w:rsidRDefault="00E1739D" w:rsidP="00E1739D">
            <w:pPr>
              <w:rPr>
                <w:sz w:val="24"/>
                <w:szCs w:val="24"/>
              </w:rPr>
            </w:pPr>
            <w:r w:rsidRPr="00E1739D">
              <w:rPr>
                <w:sz w:val="24"/>
                <w:szCs w:val="24"/>
              </w:rPr>
              <w:t>195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8A612E1" w14:textId="77777777" w:rsidR="00045BC3" w:rsidRPr="00E1739D" w:rsidRDefault="00E1739D" w:rsidP="00E1739D">
            <w:pPr>
              <w:rPr>
                <w:sz w:val="24"/>
                <w:szCs w:val="24"/>
              </w:rPr>
            </w:pPr>
            <w:r w:rsidRPr="00E1739D">
              <w:rPr>
                <w:sz w:val="24"/>
                <w:szCs w:val="24"/>
              </w:rPr>
              <w:t>477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62F2D2F" w14:textId="77777777" w:rsidR="00045BC3" w:rsidRPr="00E1739D" w:rsidRDefault="00E1739D" w:rsidP="00E1739D">
            <w:pPr>
              <w:rPr>
                <w:sz w:val="24"/>
                <w:szCs w:val="24"/>
              </w:rPr>
            </w:pPr>
            <w:r w:rsidRPr="00E1739D">
              <w:rPr>
                <w:sz w:val="24"/>
                <w:szCs w:val="24"/>
              </w:rPr>
              <w:t>3810</w:t>
            </w:r>
          </w:p>
        </w:tc>
      </w:tr>
      <w:tr w:rsidR="00E1739D" w:rsidRPr="00E1739D" w14:paraId="2780D17A"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A3CAC7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4B0E503"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14E7C22"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AFCE83D" w14:textId="51E7C9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366355D" w14:textId="32DD3BF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31A1C62"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BBFAF25" w14:textId="77777777" w:rsidR="00045BC3" w:rsidRPr="00E1739D" w:rsidRDefault="00E1739D" w:rsidP="00E1739D">
            <w:pPr>
              <w:rPr>
                <w:sz w:val="24"/>
                <w:szCs w:val="24"/>
              </w:rPr>
            </w:pPr>
            <w:r w:rsidRPr="00E1739D">
              <w:rPr>
                <w:sz w:val="24"/>
                <w:szCs w:val="24"/>
              </w:rPr>
              <w:t>339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3AF0C96" w14:textId="77777777" w:rsidR="00045BC3" w:rsidRPr="00E1739D" w:rsidRDefault="00E1739D" w:rsidP="00E1739D">
            <w:pPr>
              <w:rPr>
                <w:sz w:val="24"/>
                <w:szCs w:val="24"/>
              </w:rPr>
            </w:pPr>
            <w:r w:rsidRPr="00E1739D">
              <w:rPr>
                <w:sz w:val="24"/>
                <w:szCs w:val="24"/>
              </w:rPr>
              <w:t>45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82B0C8" w14:textId="77777777" w:rsidR="00045BC3" w:rsidRPr="00E1739D" w:rsidRDefault="00E1739D" w:rsidP="00E1739D">
            <w:pPr>
              <w:rPr>
                <w:sz w:val="24"/>
                <w:szCs w:val="24"/>
              </w:rPr>
            </w:pPr>
            <w:r w:rsidRPr="00E1739D">
              <w:rPr>
                <w:sz w:val="24"/>
                <w:szCs w:val="24"/>
              </w:rPr>
              <w:t>326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9C4BDC7" w14:textId="77777777" w:rsidR="00045BC3" w:rsidRPr="00E1739D" w:rsidRDefault="00E1739D" w:rsidP="00E1739D">
            <w:pPr>
              <w:rPr>
                <w:sz w:val="24"/>
                <w:szCs w:val="24"/>
              </w:rPr>
            </w:pPr>
            <w:r w:rsidRPr="00E1739D">
              <w:rPr>
                <w:sz w:val="24"/>
                <w:szCs w:val="24"/>
              </w:rPr>
              <w:t>494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B13BF4" w14:textId="77777777" w:rsidR="00045BC3" w:rsidRPr="00E1739D" w:rsidRDefault="00E1739D" w:rsidP="00E1739D">
            <w:pPr>
              <w:rPr>
                <w:sz w:val="24"/>
                <w:szCs w:val="24"/>
              </w:rPr>
            </w:pPr>
            <w:r w:rsidRPr="00E1739D">
              <w:rPr>
                <w:sz w:val="24"/>
                <w:szCs w:val="24"/>
              </w:rPr>
              <w:t>291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55F67A" w14:textId="77777777" w:rsidR="00045BC3" w:rsidRPr="00E1739D" w:rsidRDefault="00E1739D" w:rsidP="00E1739D">
            <w:pPr>
              <w:rPr>
                <w:sz w:val="24"/>
                <w:szCs w:val="24"/>
              </w:rPr>
            </w:pPr>
            <w:r w:rsidRPr="00E1739D">
              <w:rPr>
                <w:sz w:val="24"/>
                <w:szCs w:val="24"/>
              </w:rPr>
              <w:t>209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1DD834E" w14:textId="77777777" w:rsidR="00045BC3" w:rsidRPr="00E1739D" w:rsidRDefault="00E1739D" w:rsidP="00E1739D">
            <w:pPr>
              <w:rPr>
                <w:sz w:val="24"/>
                <w:szCs w:val="24"/>
              </w:rPr>
            </w:pPr>
            <w:r w:rsidRPr="00E1739D">
              <w:rPr>
                <w:sz w:val="24"/>
                <w:szCs w:val="24"/>
              </w:rPr>
              <w:t>563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A033123" w14:textId="77777777" w:rsidR="00045BC3" w:rsidRPr="00E1739D" w:rsidRDefault="00E1739D" w:rsidP="00E1739D">
            <w:pPr>
              <w:rPr>
                <w:sz w:val="24"/>
                <w:szCs w:val="24"/>
              </w:rPr>
            </w:pPr>
            <w:r w:rsidRPr="00E1739D">
              <w:rPr>
                <w:sz w:val="24"/>
                <w:szCs w:val="24"/>
              </w:rPr>
              <w:t>4384</w:t>
            </w:r>
          </w:p>
        </w:tc>
      </w:tr>
      <w:tr w:rsidR="00E1739D" w:rsidRPr="00E1739D" w14:paraId="7AF12706"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3F0ECEC" w14:textId="33AEED30"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CBDC4AC"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2EB10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54A62BD" w14:textId="77777777" w:rsidR="00045BC3" w:rsidRPr="00E1739D" w:rsidRDefault="00E1739D" w:rsidP="00E1739D">
            <w:pPr>
              <w:rPr>
                <w:sz w:val="24"/>
                <w:szCs w:val="24"/>
              </w:rPr>
            </w:pPr>
            <w:r w:rsidRPr="00E1739D">
              <w:rPr>
                <w:b/>
                <w:bCs/>
                <w:sz w:val="24"/>
                <w:szCs w:val="24"/>
              </w:rPr>
              <w:t>0.00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1BAB68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2F9A9B8"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EF0CCA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860EA" w14:textId="77777777" w:rsidR="00045BC3" w:rsidRPr="00E1739D" w:rsidRDefault="00E1739D" w:rsidP="00E1739D">
            <w:pPr>
              <w:rPr>
                <w:sz w:val="24"/>
                <w:szCs w:val="24"/>
              </w:rPr>
            </w:pPr>
            <w:r w:rsidRPr="00E1739D">
              <w:rPr>
                <w:sz w:val="24"/>
                <w:szCs w:val="24"/>
              </w:rPr>
              <w:t>57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BDAAB9B" w14:textId="77777777" w:rsidR="00045BC3" w:rsidRPr="00E1739D" w:rsidRDefault="00E1739D" w:rsidP="00E1739D">
            <w:pPr>
              <w:rPr>
                <w:sz w:val="24"/>
                <w:szCs w:val="24"/>
              </w:rPr>
            </w:pPr>
            <w:r w:rsidRPr="00E1739D">
              <w:rPr>
                <w:sz w:val="24"/>
                <w:szCs w:val="24"/>
              </w:rPr>
              <w:t>44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EF60E6F" w14:textId="77777777" w:rsidR="00045BC3" w:rsidRPr="00E1739D" w:rsidRDefault="00E1739D" w:rsidP="00E1739D">
            <w:pPr>
              <w:rPr>
                <w:sz w:val="24"/>
                <w:szCs w:val="24"/>
              </w:rPr>
            </w:pPr>
            <w:r w:rsidRPr="00E1739D">
              <w:rPr>
                <w:sz w:val="24"/>
                <w:szCs w:val="24"/>
              </w:rPr>
              <w:t>595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09489D9" w14:textId="77777777" w:rsidR="00045BC3" w:rsidRPr="00E1739D" w:rsidRDefault="00E1739D" w:rsidP="00E1739D">
            <w:pPr>
              <w:rPr>
                <w:sz w:val="24"/>
                <w:szCs w:val="24"/>
              </w:rPr>
            </w:pPr>
            <w:r w:rsidRPr="00E1739D">
              <w:rPr>
                <w:sz w:val="24"/>
                <w:szCs w:val="24"/>
              </w:rPr>
              <w:t>428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791549" w14:textId="77777777" w:rsidR="00045BC3" w:rsidRPr="00E1739D" w:rsidRDefault="00E1739D" w:rsidP="00E1739D">
            <w:pPr>
              <w:rPr>
                <w:sz w:val="24"/>
                <w:szCs w:val="24"/>
              </w:rPr>
            </w:pPr>
            <w:r w:rsidRPr="00E1739D">
              <w:rPr>
                <w:sz w:val="24"/>
                <w:szCs w:val="24"/>
              </w:rPr>
              <w:t>341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93267FD" w14:textId="77777777" w:rsidR="00045BC3" w:rsidRPr="00E1739D" w:rsidRDefault="00E1739D" w:rsidP="00E1739D">
            <w:pPr>
              <w:rPr>
                <w:sz w:val="24"/>
                <w:szCs w:val="24"/>
              </w:rPr>
            </w:pPr>
            <w:r w:rsidRPr="00E1739D">
              <w:rPr>
                <w:sz w:val="24"/>
                <w:szCs w:val="24"/>
              </w:rPr>
              <w:t>667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DCC1FE9" w14:textId="77777777" w:rsidR="00045BC3" w:rsidRPr="00E1739D" w:rsidRDefault="00E1739D" w:rsidP="00E1739D">
            <w:pPr>
              <w:rPr>
                <w:sz w:val="24"/>
                <w:szCs w:val="24"/>
              </w:rPr>
            </w:pPr>
            <w:r w:rsidRPr="00E1739D">
              <w:rPr>
                <w:sz w:val="24"/>
                <w:szCs w:val="24"/>
              </w:rPr>
              <w:t>5610</w:t>
            </w:r>
          </w:p>
        </w:tc>
      </w:tr>
      <w:tr w:rsidR="00E1739D" w:rsidRPr="00E1739D" w14:paraId="3033011C"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0731B4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AEA1D47"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720641"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B66E72C" w14:textId="5758C0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5BF4AB1" w14:textId="77777777" w:rsidR="00045BC3" w:rsidRPr="00814794" w:rsidRDefault="00E1739D" w:rsidP="00E1739D">
            <w:pPr>
              <w:rPr>
                <w:i/>
                <w:sz w:val="24"/>
                <w:szCs w:val="24"/>
              </w:rPr>
            </w:pPr>
            <w:r w:rsidRPr="00814794">
              <w:rPr>
                <w:i/>
                <w:iCs/>
                <w:sz w:val="24"/>
                <w:szCs w:val="24"/>
              </w:rPr>
              <w:t>0.067</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6A13B9F" w14:textId="7B05DD6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791C01" w14:textId="77777777" w:rsidR="00045BC3" w:rsidRPr="00E1739D" w:rsidRDefault="00E1739D" w:rsidP="00E1739D">
            <w:pPr>
              <w:rPr>
                <w:sz w:val="24"/>
                <w:szCs w:val="24"/>
              </w:rPr>
            </w:pPr>
            <w:r w:rsidRPr="00E1739D">
              <w:rPr>
                <w:b/>
                <w:bCs/>
                <w:sz w:val="24"/>
                <w:szCs w:val="24"/>
              </w:rPr>
              <w:t>0.01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B3412A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7BC64AA" w14:textId="77777777" w:rsidR="00045BC3" w:rsidRPr="00E1739D" w:rsidRDefault="00E1739D" w:rsidP="00E1739D">
            <w:pPr>
              <w:rPr>
                <w:sz w:val="24"/>
                <w:szCs w:val="24"/>
              </w:rPr>
            </w:pPr>
            <w:r w:rsidRPr="00E1739D">
              <w:rPr>
                <w:sz w:val="24"/>
                <w:szCs w:val="24"/>
              </w:rPr>
              <w:t>59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6E98FD" w14:textId="77777777" w:rsidR="00045BC3" w:rsidRPr="00E1739D" w:rsidRDefault="00E1739D" w:rsidP="00E1739D">
            <w:pPr>
              <w:rPr>
                <w:sz w:val="24"/>
                <w:szCs w:val="24"/>
              </w:rPr>
            </w:pPr>
            <w:r w:rsidRPr="00E1739D">
              <w:rPr>
                <w:sz w:val="24"/>
                <w:szCs w:val="24"/>
              </w:rPr>
              <w:t>43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AEFE37A" w14:textId="77777777" w:rsidR="00045BC3" w:rsidRPr="00E1739D" w:rsidRDefault="00E1739D" w:rsidP="00E1739D">
            <w:pPr>
              <w:rPr>
                <w:sz w:val="24"/>
                <w:szCs w:val="24"/>
              </w:rPr>
            </w:pPr>
            <w:r w:rsidRPr="00E1739D">
              <w:rPr>
                <w:sz w:val="24"/>
                <w:szCs w:val="24"/>
              </w:rPr>
              <w:t>621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F67053" w14:textId="77777777" w:rsidR="00045BC3" w:rsidRPr="00E1739D" w:rsidRDefault="00E1739D" w:rsidP="00E1739D">
            <w:pPr>
              <w:rPr>
                <w:sz w:val="24"/>
                <w:szCs w:val="24"/>
              </w:rPr>
            </w:pPr>
            <w:r w:rsidRPr="00E1739D">
              <w:rPr>
                <w:sz w:val="24"/>
                <w:szCs w:val="24"/>
              </w:rPr>
              <w:t>699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C3FFD8E" w14:textId="77777777" w:rsidR="00045BC3" w:rsidRPr="00E1739D" w:rsidRDefault="00E1739D" w:rsidP="00E1739D">
            <w:pPr>
              <w:rPr>
                <w:sz w:val="24"/>
                <w:szCs w:val="24"/>
              </w:rPr>
            </w:pPr>
            <w:r w:rsidRPr="00E1739D">
              <w:rPr>
                <w:sz w:val="24"/>
                <w:szCs w:val="24"/>
              </w:rPr>
              <w:t>3</w:t>
            </w:r>
            <w:r w:rsidRPr="00E1739D">
              <w:rPr>
                <w:sz w:val="24"/>
                <w:szCs w:val="24"/>
                <w:shd w:val="clear" w:color="auto" w:fill="D9D9D9" w:themeFill="background1" w:themeFillShade="D9"/>
              </w:rPr>
              <w:t>703</w:t>
            </w:r>
          </w:p>
        </w:tc>
        <w:tc>
          <w:tcPr>
            <w:tcW w:w="700" w:type="dxa"/>
            <w:tcBorders>
              <w:top w:val="single" w:sz="4" w:space="0" w:color="000000"/>
              <w:left w:val="single" w:sz="4" w:space="0" w:color="000000"/>
              <w:bottom w:val="single" w:sz="4" w:space="0" w:color="000000"/>
              <w:right w:val="nil"/>
            </w:tcBorders>
            <w:shd w:val="clear" w:color="auto" w:fill="D9D9D9" w:themeFill="background1" w:themeFillShade="D9"/>
            <w:tcMar>
              <w:top w:w="11" w:type="dxa"/>
              <w:left w:w="11" w:type="dxa"/>
              <w:bottom w:w="0" w:type="dxa"/>
              <w:right w:w="11" w:type="dxa"/>
            </w:tcMar>
            <w:vAlign w:val="bottom"/>
            <w:hideMark/>
          </w:tcPr>
          <w:p w14:paraId="5DEEE0CD" w14:textId="77777777" w:rsidR="00045BC3" w:rsidRPr="00E1739D" w:rsidRDefault="00E1739D" w:rsidP="00E1739D">
            <w:pPr>
              <w:rPr>
                <w:sz w:val="24"/>
                <w:szCs w:val="24"/>
              </w:rPr>
            </w:pPr>
            <w:r w:rsidRPr="00E1739D">
              <w:rPr>
                <w:sz w:val="24"/>
                <w:szCs w:val="24"/>
              </w:rPr>
              <w:t>4869</w:t>
            </w:r>
          </w:p>
        </w:tc>
      </w:tr>
      <w:tr w:rsidR="00E1739D" w:rsidRPr="00E1739D" w14:paraId="1F05658D"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FBE6F3B" w14:textId="77777777" w:rsidR="00045BC3" w:rsidRPr="00E1739D" w:rsidRDefault="00E1739D" w:rsidP="00E1739D">
            <w:pPr>
              <w:rPr>
                <w:sz w:val="24"/>
                <w:szCs w:val="24"/>
              </w:rPr>
            </w:pPr>
            <w:proofErr w:type="spellStart"/>
            <w:r w:rsidRPr="00E1739D">
              <w:rPr>
                <w:sz w:val="24"/>
                <w:szCs w:val="24"/>
              </w:rPr>
              <w:t>Domest</w:t>
            </w:r>
            <w:proofErr w:type="spellEnd"/>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BDF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EED8C2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A26A17D"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70E12C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1F3120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507065B" w14:textId="21ABC39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8BC845"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628EEF8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08826E6" w14:textId="77777777" w:rsidR="00045BC3" w:rsidRPr="00E1739D" w:rsidRDefault="00E1739D" w:rsidP="00E1739D">
            <w:pPr>
              <w:rPr>
                <w:sz w:val="24"/>
                <w:szCs w:val="24"/>
              </w:rPr>
            </w:pPr>
            <w:r w:rsidRPr="00E1739D">
              <w:rPr>
                <w:sz w:val="24"/>
                <w:szCs w:val="24"/>
              </w:rPr>
              <w:t>607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2490E03" w14:textId="77777777" w:rsidR="00045BC3" w:rsidRPr="00E1739D" w:rsidRDefault="00E1739D" w:rsidP="00E1739D">
            <w:pPr>
              <w:rPr>
                <w:sz w:val="24"/>
                <w:szCs w:val="24"/>
              </w:rPr>
            </w:pPr>
            <w:r w:rsidRPr="00E1739D">
              <w:rPr>
                <w:sz w:val="24"/>
                <w:szCs w:val="24"/>
              </w:rPr>
              <w:t>456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7AB555D" w14:textId="77777777" w:rsidR="00045BC3" w:rsidRPr="00E1739D" w:rsidRDefault="00E1739D" w:rsidP="00E1739D">
            <w:pPr>
              <w:rPr>
                <w:sz w:val="24"/>
                <w:szCs w:val="24"/>
              </w:rPr>
            </w:pPr>
            <w:r w:rsidRPr="00E1739D">
              <w:rPr>
                <w:sz w:val="24"/>
                <w:szCs w:val="24"/>
              </w:rPr>
              <w:t>378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F6CD8B" w14:textId="77777777" w:rsidR="00045BC3" w:rsidRPr="00E1739D" w:rsidRDefault="00E1739D" w:rsidP="00E1739D">
            <w:pPr>
              <w:rPr>
                <w:sz w:val="24"/>
                <w:szCs w:val="24"/>
              </w:rPr>
            </w:pPr>
            <w:r w:rsidRPr="00E1739D">
              <w:rPr>
                <w:sz w:val="24"/>
                <w:szCs w:val="24"/>
              </w:rPr>
              <w:t>671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1381188" w14:textId="77777777" w:rsidR="00045BC3" w:rsidRPr="00E1739D" w:rsidRDefault="00E1739D" w:rsidP="00E1739D">
            <w:pPr>
              <w:rPr>
                <w:sz w:val="24"/>
                <w:szCs w:val="24"/>
              </w:rPr>
            </w:pPr>
            <w:r w:rsidRPr="00E1739D">
              <w:rPr>
                <w:sz w:val="24"/>
                <w:szCs w:val="24"/>
              </w:rPr>
              <w:t>5794</w:t>
            </w:r>
          </w:p>
        </w:tc>
      </w:tr>
      <w:tr w:rsidR="00E1739D" w:rsidRPr="00E1739D" w14:paraId="2B725B4E"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D158F3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240547"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3EB3589"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17179D9" w14:textId="0BFB27A1"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95C52B3" w14:textId="14A27F4E"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5DD60D7" w14:textId="38A94E9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D8DA58"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723D2B52" w14:textId="7F35B52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B3E253" w14:textId="77777777" w:rsidR="00045BC3" w:rsidRPr="00E1739D" w:rsidRDefault="00E1739D" w:rsidP="00E1739D">
            <w:pPr>
              <w:rPr>
                <w:sz w:val="24"/>
                <w:szCs w:val="24"/>
              </w:rPr>
            </w:pPr>
            <w:r w:rsidRPr="00E1739D">
              <w:rPr>
                <w:b/>
                <w:bCs/>
                <w:sz w:val="24"/>
                <w:szCs w:val="24"/>
              </w:rPr>
              <w: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2FE5575"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21320A" w14:textId="77777777" w:rsidR="00045BC3" w:rsidRPr="00E1739D" w:rsidRDefault="00E1739D" w:rsidP="00E1739D">
            <w:pPr>
              <w:rPr>
                <w:sz w:val="24"/>
                <w:szCs w:val="24"/>
              </w:rPr>
            </w:pPr>
            <w:r w:rsidRPr="00E1739D">
              <w:rPr>
                <w:sz w:val="24"/>
                <w:szCs w:val="24"/>
              </w:rPr>
              <w:t>306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E895684" w14:textId="77777777" w:rsidR="00045BC3" w:rsidRPr="00E1739D" w:rsidRDefault="00E1739D" w:rsidP="00E1739D">
            <w:pPr>
              <w:rPr>
                <w:sz w:val="24"/>
                <w:szCs w:val="24"/>
              </w:rPr>
            </w:pPr>
            <w:r w:rsidRPr="00E1739D">
              <w:rPr>
                <w:sz w:val="24"/>
                <w:szCs w:val="24"/>
              </w:rPr>
              <w:t>23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5C8D83A" w14:textId="77777777" w:rsidR="00045BC3" w:rsidRPr="00E1739D" w:rsidRDefault="00E1739D" w:rsidP="00E1739D">
            <w:pPr>
              <w:rPr>
                <w:sz w:val="24"/>
                <w:szCs w:val="24"/>
              </w:rPr>
            </w:pPr>
            <w:r w:rsidRPr="00E1739D">
              <w:rPr>
                <w:sz w:val="24"/>
                <w:szCs w:val="24"/>
              </w:rPr>
              <w:t>530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51BED7B" w14:textId="77777777" w:rsidR="00045BC3" w:rsidRPr="00E1739D" w:rsidRDefault="00E1739D" w:rsidP="00E1739D">
            <w:pPr>
              <w:rPr>
                <w:sz w:val="24"/>
                <w:szCs w:val="24"/>
              </w:rPr>
            </w:pPr>
            <w:r w:rsidRPr="00E1739D">
              <w:rPr>
                <w:sz w:val="24"/>
                <w:szCs w:val="24"/>
              </w:rPr>
              <w:t>4283</w:t>
            </w:r>
          </w:p>
        </w:tc>
      </w:tr>
      <w:tr w:rsidR="00E1739D" w:rsidRPr="00E1739D" w14:paraId="1749873C"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5D258E1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4C8B82A"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34DD2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8D037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BCAF4D3"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41F219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95856BB" w14:textId="382BA906"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D03F23D"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70F1BD" w14:textId="1EA5C354"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F6C8E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4875A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7A8E7D9" w14:textId="77777777" w:rsidR="00045BC3" w:rsidRPr="00E1739D" w:rsidRDefault="00E1739D" w:rsidP="00E1739D">
            <w:pPr>
              <w:rPr>
                <w:sz w:val="24"/>
                <w:szCs w:val="24"/>
              </w:rPr>
            </w:pPr>
            <w:r w:rsidRPr="00E1739D">
              <w:rPr>
                <w:sz w:val="24"/>
                <w:szCs w:val="24"/>
              </w:rPr>
              <w:t>382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5D364E0" w14:textId="77777777" w:rsidR="00045BC3" w:rsidRPr="00E1739D" w:rsidRDefault="00E1739D" w:rsidP="00E1739D">
            <w:pPr>
              <w:rPr>
                <w:sz w:val="24"/>
                <w:szCs w:val="24"/>
              </w:rPr>
            </w:pPr>
            <w:r w:rsidRPr="00E1739D">
              <w:rPr>
                <w:sz w:val="24"/>
                <w:szCs w:val="24"/>
              </w:rPr>
              <w:t>708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9D18E37" w14:textId="77777777" w:rsidR="00045BC3" w:rsidRPr="00E1739D" w:rsidRDefault="00E1739D" w:rsidP="00E1739D">
            <w:pPr>
              <w:rPr>
                <w:sz w:val="24"/>
                <w:szCs w:val="24"/>
              </w:rPr>
            </w:pPr>
            <w:r w:rsidRPr="00E1739D">
              <w:rPr>
                <w:sz w:val="24"/>
                <w:szCs w:val="24"/>
              </w:rPr>
              <w:t>6022</w:t>
            </w:r>
          </w:p>
        </w:tc>
      </w:tr>
      <w:tr w:rsidR="00E1739D" w:rsidRPr="00E1739D" w14:paraId="145D9D40"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AD5C58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6090B10"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3FA584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19722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3E5F7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E17C1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D62AE71"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DCAD2FC"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90CCE4A"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B529DF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B82BF3C" w14:textId="77777777" w:rsidR="00045BC3" w:rsidRPr="00E1739D" w:rsidRDefault="00E1739D" w:rsidP="00E1739D">
            <w:pPr>
              <w:rPr>
                <w:sz w:val="24"/>
                <w:szCs w:val="24"/>
              </w:rPr>
            </w:pPr>
            <w:r w:rsidRPr="00E1739D">
              <w:rPr>
                <w:i/>
                <w:iCs/>
                <w:sz w:val="24"/>
                <w:szCs w:val="24"/>
              </w:rPr>
              <w:t>0.03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1EF249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E5C36E8" w14:textId="77777777" w:rsidR="00045BC3" w:rsidRPr="00E1739D" w:rsidRDefault="00E1739D" w:rsidP="00E1739D">
            <w:pPr>
              <w:rPr>
                <w:sz w:val="24"/>
                <w:szCs w:val="24"/>
              </w:rPr>
            </w:pPr>
            <w:r w:rsidRPr="00E1739D">
              <w:rPr>
                <w:sz w:val="24"/>
                <w:szCs w:val="24"/>
              </w:rPr>
              <w:t>777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B351FF" w14:textId="77777777" w:rsidR="00045BC3" w:rsidRPr="00E1739D" w:rsidRDefault="00E1739D" w:rsidP="00E1739D">
            <w:pPr>
              <w:rPr>
                <w:sz w:val="24"/>
                <w:szCs w:val="24"/>
              </w:rPr>
            </w:pPr>
            <w:r w:rsidRPr="00E1739D">
              <w:rPr>
                <w:sz w:val="24"/>
                <w:szCs w:val="24"/>
              </w:rPr>
              <w:t>6820</w:t>
            </w:r>
          </w:p>
        </w:tc>
      </w:tr>
      <w:tr w:rsidR="00E1739D" w:rsidRPr="00E1739D" w14:paraId="53639BC4"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6664C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D84854D"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FFAD4F4" w14:textId="77777777" w:rsidR="00045BC3" w:rsidRPr="00E1739D" w:rsidRDefault="00E1739D" w:rsidP="00E1739D">
            <w:pPr>
              <w:rPr>
                <w:sz w:val="24"/>
                <w:szCs w:val="24"/>
              </w:rPr>
            </w:pPr>
            <w:r w:rsidRPr="00E1739D">
              <w:rPr>
                <w:i/>
                <w:iCs/>
                <w:sz w:val="24"/>
                <w:szCs w:val="24"/>
              </w:rPr>
              <w:t>0.07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C889C1" w14:textId="77777777" w:rsidR="00045BC3" w:rsidRPr="00E1739D" w:rsidRDefault="00E1739D" w:rsidP="00E1739D">
            <w:pPr>
              <w:rPr>
                <w:sz w:val="24"/>
                <w:szCs w:val="24"/>
              </w:rPr>
            </w:pPr>
            <w:r w:rsidRPr="00E1739D">
              <w:rPr>
                <w:i/>
                <w:iCs/>
                <w:sz w:val="24"/>
                <w:szCs w:val="24"/>
              </w:rPr>
              <w:t>0.06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C598749" w14:textId="17961C40"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1A7AAA6"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84A85CE"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DFC386E" w14:textId="77777777" w:rsidR="00045BC3" w:rsidRPr="00E1739D" w:rsidRDefault="00E1739D" w:rsidP="00E1739D">
            <w:pPr>
              <w:rPr>
                <w:sz w:val="24"/>
                <w:szCs w:val="24"/>
              </w:rPr>
            </w:pPr>
            <w:r w:rsidRPr="00E1739D">
              <w:rPr>
                <w:i/>
                <w:iCs/>
                <w:sz w:val="24"/>
                <w:szCs w:val="24"/>
              </w:rPr>
              <w:t>0.01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0DB2E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894DA5A" w14:textId="03F713D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1897C6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76166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7745E32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F282D6D" w14:textId="77777777" w:rsidR="00045BC3" w:rsidRPr="00E1739D" w:rsidRDefault="00E1739D" w:rsidP="00E1739D">
            <w:pPr>
              <w:rPr>
                <w:sz w:val="24"/>
                <w:szCs w:val="24"/>
              </w:rPr>
            </w:pPr>
            <w:r w:rsidRPr="00E1739D">
              <w:rPr>
                <w:sz w:val="24"/>
                <w:szCs w:val="24"/>
              </w:rPr>
              <w:t>3601</w:t>
            </w:r>
          </w:p>
        </w:tc>
      </w:tr>
      <w:tr w:rsidR="00E1739D" w:rsidRPr="00E1739D" w14:paraId="03B22BA8"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5BA0F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3C149A" w14:textId="77777777" w:rsidR="00045BC3" w:rsidRPr="00E1739D" w:rsidRDefault="00E1739D" w:rsidP="00E1739D">
            <w:pPr>
              <w:rPr>
                <w:sz w:val="24"/>
                <w:szCs w:val="24"/>
              </w:rPr>
            </w:pPr>
            <w:r w:rsidRPr="00E1739D">
              <w:rPr>
                <w:sz w:val="24"/>
                <w:szCs w:val="24"/>
              </w:rPr>
              <w:t>LA43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0EF3A1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94CF56" w14:textId="4A549DAB"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E2F28E" w14:textId="77777777" w:rsidR="00045BC3" w:rsidRPr="00E1739D" w:rsidRDefault="00E1739D" w:rsidP="00E1739D">
            <w:pPr>
              <w:rPr>
                <w:sz w:val="24"/>
                <w:szCs w:val="24"/>
              </w:rPr>
            </w:pPr>
            <w:r w:rsidRPr="00E1739D">
              <w:rPr>
                <w:i/>
                <w:iCs/>
                <w:sz w:val="24"/>
                <w:szCs w:val="24"/>
              </w:rPr>
              <w:t>0.03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C800308" w14:textId="7FD9F05F"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60134C1" w14:textId="77777777" w:rsidR="00045BC3" w:rsidRPr="00E1739D" w:rsidRDefault="00E1739D" w:rsidP="00E1739D">
            <w:pPr>
              <w:rPr>
                <w:sz w:val="24"/>
                <w:szCs w:val="24"/>
              </w:rPr>
            </w:pPr>
            <w:r w:rsidRPr="00E1739D">
              <w:rPr>
                <w:i/>
                <w:iCs/>
                <w:sz w:val="24"/>
                <w:szCs w:val="24"/>
              </w:rPr>
              <w:t>0.03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751AAB3" w14:textId="56380F3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30E8605" w14:textId="77777777" w:rsidR="00045BC3" w:rsidRPr="00E1739D" w:rsidRDefault="00E1739D" w:rsidP="00E1739D">
            <w:pPr>
              <w:rPr>
                <w:sz w:val="24"/>
                <w:szCs w:val="24"/>
              </w:rPr>
            </w:pPr>
            <w:r w:rsidRPr="00E1739D">
              <w:rPr>
                <w:b/>
                <w:bCs/>
                <w:sz w:val="24"/>
                <w:szCs w:val="24"/>
              </w:rPr>
              <w:t>0.01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F38445C" w14:textId="3B0B478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CA34F65"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9A49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9C18F6" w14:textId="77777777" w:rsidR="00045BC3" w:rsidRPr="00E1739D" w:rsidRDefault="00E1739D" w:rsidP="00E1739D">
            <w:pPr>
              <w:rPr>
                <w:sz w:val="24"/>
                <w:szCs w:val="24"/>
              </w:rPr>
            </w:pPr>
            <w:r w:rsidRPr="00E1739D">
              <w:rPr>
                <w:b/>
                <w:bCs/>
                <w:sz w:val="24"/>
                <w:szCs w:val="24"/>
              </w:rPr>
              <w:t>0.009</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776629F" w14:textId="77777777" w:rsidR="00045BC3" w:rsidRPr="00E1739D" w:rsidRDefault="00E1739D" w:rsidP="00E1739D">
            <w:pPr>
              <w:rPr>
                <w:sz w:val="24"/>
                <w:szCs w:val="24"/>
              </w:rPr>
            </w:pPr>
            <w:r w:rsidRPr="00E1739D">
              <w:rPr>
                <w:sz w:val="24"/>
                <w:szCs w:val="24"/>
              </w:rPr>
              <w:t> </w:t>
            </w:r>
          </w:p>
        </w:tc>
      </w:tr>
    </w:tbl>
    <w:p w14:paraId="5BE12585" w14:textId="77777777" w:rsidR="00E1739D" w:rsidRPr="000D40EF" w:rsidRDefault="00E1739D" w:rsidP="0039444C">
      <w:pPr>
        <w:rPr>
          <w:sz w:val="24"/>
          <w:szCs w:val="24"/>
        </w:rPr>
      </w:pPr>
    </w:p>
    <w:p w14:paraId="554762DB" w14:textId="77777777" w:rsidR="00DF65AB" w:rsidRDefault="00DF65AB" w:rsidP="0039444C">
      <w:pPr>
        <w:rPr>
          <w:b/>
          <w:sz w:val="24"/>
          <w:szCs w:val="24"/>
        </w:rPr>
      </w:pPr>
    </w:p>
    <w:p w14:paraId="08FF65C8" w14:textId="1B93C447" w:rsidR="00DF65AB" w:rsidRDefault="00DF65AB" w:rsidP="0039444C">
      <w:pPr>
        <w:rPr>
          <w:b/>
          <w:sz w:val="24"/>
          <w:szCs w:val="24"/>
        </w:rPr>
      </w:pPr>
      <w:r>
        <w:rPr>
          <w:b/>
          <w:sz w:val="24"/>
          <w:szCs w:val="24"/>
        </w:rPr>
        <w:t>Figures</w:t>
      </w:r>
    </w:p>
    <w:p w14:paraId="7D2E1827" w14:textId="6E32572A" w:rsidR="00F33B95" w:rsidRPr="007A1D3B" w:rsidRDefault="0039444C" w:rsidP="0039444C">
      <w:pPr>
        <w:rPr>
          <w:sz w:val="24"/>
          <w:szCs w:val="24"/>
        </w:rPr>
      </w:pPr>
      <w:r w:rsidRPr="00650319">
        <w:rPr>
          <w:b/>
          <w:sz w:val="24"/>
          <w:szCs w:val="24"/>
        </w:rPr>
        <w:t xml:space="preserve">Figure R1.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sidR="009661E5">
        <w:rPr>
          <w:sz w:val="24"/>
          <w:szCs w:val="24"/>
        </w:rPr>
        <w:t xml:space="preserve">ates are in randomized columns. </w:t>
      </w:r>
      <w:r w:rsidRPr="00650319">
        <w:rPr>
          <w:sz w:val="24"/>
          <w:szCs w:val="24"/>
        </w:rPr>
        <w:t>Digital images are collected 72 hours post inoculation</w:t>
      </w:r>
      <w:r w:rsidR="009661E5">
        <w:rPr>
          <w:sz w:val="24"/>
          <w:szCs w:val="24"/>
        </w:rPr>
        <w:t>.</w:t>
      </w:r>
    </w:p>
    <w:p w14:paraId="02CA357D" w14:textId="61040FD7" w:rsidR="00F33B95" w:rsidRDefault="009661E5" w:rsidP="0039444C">
      <w:pPr>
        <w:rPr>
          <w:sz w:val="24"/>
          <w:szCs w:val="24"/>
        </w:rPr>
      </w:pPr>
      <w:r>
        <w:rPr>
          <w:sz w:val="24"/>
          <w:szCs w:val="24"/>
        </w:rPr>
        <w:t>A)</w:t>
      </w:r>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w:t>
      </w:r>
      <w:r w:rsidR="00650319">
        <w:rPr>
          <w:sz w:val="24"/>
          <w:szCs w:val="24"/>
        </w:rPr>
        <w:t>,</w:t>
      </w:r>
      <w:r w:rsidR="00F33B95">
        <w:rPr>
          <w:sz w:val="24"/>
          <w:szCs w:val="24"/>
        </w:rPr>
        <w:t xml:space="preserve"> an</w:t>
      </w:r>
      <w:r w:rsidR="00650319">
        <w:rPr>
          <w:sz w:val="24"/>
          <w:szCs w:val="24"/>
        </w:rPr>
        <w:t xml:space="preserve">d </w:t>
      </w:r>
      <w:r w:rsidR="00F33B95">
        <w:rPr>
          <w:sz w:val="24"/>
          <w:szCs w:val="24"/>
        </w:rPr>
        <w:t>digital images are taken 72 hours post inoculation.</w:t>
      </w:r>
    </w:p>
    <w:p w14:paraId="4BC71B63" w14:textId="08787CA8" w:rsidR="0039444C" w:rsidRDefault="0039444C" w:rsidP="0039444C">
      <w:pPr>
        <w:rPr>
          <w:sz w:val="24"/>
          <w:szCs w:val="24"/>
        </w:rPr>
      </w:pPr>
      <w:r>
        <w:rPr>
          <w:sz w:val="24"/>
          <w:szCs w:val="24"/>
        </w:rPr>
        <w:t xml:space="preserve">B) </w:t>
      </w:r>
      <w:r w:rsidR="00F33B95">
        <w:rPr>
          <w:sz w:val="24"/>
          <w:szCs w:val="24"/>
        </w:rPr>
        <w:t xml:space="preserve">Digital masking of leaf and lesion </w:t>
      </w:r>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034DA40F" w:rsidR="00F33B95" w:rsidRPr="00650319" w:rsidRDefault="0039444C" w:rsidP="0039444C">
      <w:pPr>
        <w:rPr>
          <w:b/>
          <w:sz w:val="24"/>
          <w:szCs w:val="24"/>
        </w:rPr>
      </w:pPr>
      <w:r w:rsidRPr="00650319">
        <w:rPr>
          <w:b/>
          <w:sz w:val="24"/>
          <w:szCs w:val="24"/>
        </w:rPr>
        <w:t xml:space="preserve">Figure R2.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Pr="00650319">
        <w:rPr>
          <w:b/>
          <w:sz w:val="24"/>
          <w:szCs w:val="24"/>
        </w:rPr>
        <w:t>susceptibility to</w:t>
      </w:r>
      <w:r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Pr="00650319">
        <w:rPr>
          <w:b/>
          <w:i/>
          <w:sz w:val="24"/>
          <w:szCs w:val="24"/>
        </w:rPr>
        <w:t>B. cinerea</w:t>
      </w:r>
      <w:r w:rsidR="00F33B95">
        <w:rPr>
          <w:b/>
          <w:sz w:val="24"/>
          <w:szCs w:val="24"/>
        </w:rPr>
        <w:t xml:space="preserve"> isolates</w:t>
      </w:r>
      <w:r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4D2C403B" w:rsidR="00F33B95" w:rsidRDefault="0039444C" w:rsidP="0039444C">
      <w:pPr>
        <w:rPr>
          <w:ins w:id="19" w:author="Daniel Kliebenstein" w:date="2017-07-13T11:21:00Z"/>
          <w:sz w:val="24"/>
          <w:szCs w:val="24"/>
        </w:rPr>
      </w:pPr>
      <w:r w:rsidRPr="00591543">
        <w:rPr>
          <w:b/>
          <w:sz w:val="24"/>
          <w:szCs w:val="24"/>
        </w:rPr>
        <w:t xml:space="preserve">Figure R3.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Pr="00591543">
        <w:rPr>
          <w:b/>
          <w:sz w:val="24"/>
          <w:szCs w:val="24"/>
        </w:rPr>
        <w:t xml:space="preserve"> domestication</w:t>
      </w:r>
      <w:r w:rsidR="00F33B95">
        <w:rPr>
          <w:b/>
          <w:sz w:val="24"/>
          <w:szCs w:val="24"/>
        </w:rPr>
        <w:t xml:space="preserve"> status</w:t>
      </w:r>
      <w:r>
        <w:rPr>
          <w:sz w:val="24"/>
          <w:szCs w:val="24"/>
        </w:rPr>
        <w:t>.</w:t>
      </w:r>
      <w:proofErr w:type="gramEnd"/>
      <w:del w:id="20" w:author="Daniel Kliebenstein" w:date="2017-07-13T11:21:00Z">
        <w:r w:rsidDel="00F33B95">
          <w:rPr>
            <w:sz w:val="24"/>
            <w:szCs w:val="24"/>
          </w:rPr>
          <w:delText xml:space="preserve"> </w:delText>
        </w:r>
      </w:del>
    </w:p>
    <w:p w14:paraId="4D825BE9" w14:textId="080189EB"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ion size is significant (Table R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lastRenderedPageBreak/>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1D0CCB52" w14:textId="77777777" w:rsidR="0039444C" w:rsidRDefault="0039444C" w:rsidP="0039444C">
      <w:pPr>
        <w:rPr>
          <w:sz w:val="24"/>
          <w:szCs w:val="24"/>
        </w:rPr>
      </w:pPr>
    </w:p>
    <w:p w14:paraId="58D92259" w14:textId="57B05A93" w:rsidR="00F33B95" w:rsidRPr="00650319" w:rsidRDefault="0039444C" w:rsidP="0039444C">
      <w:pPr>
        <w:rPr>
          <w:b/>
          <w:sz w:val="24"/>
          <w:szCs w:val="24"/>
        </w:rPr>
      </w:pPr>
      <w:r w:rsidRPr="00F60FFD">
        <w:rPr>
          <w:b/>
          <w:sz w:val="24"/>
          <w:szCs w:val="24"/>
        </w:rPr>
        <w:t xml:space="preserve">Figure R4. </w:t>
      </w:r>
      <w:proofErr w:type="gramStart"/>
      <w:r w:rsidR="003C00D0" w:rsidRPr="00F60FFD">
        <w:rPr>
          <w:b/>
          <w:sz w:val="24"/>
          <w:szCs w:val="24"/>
        </w:rPr>
        <w:t xml:space="preserve">Highlighted variance of diversity in </w:t>
      </w:r>
      <w:r w:rsidR="003C00D0" w:rsidRPr="00EE2856">
        <w:rPr>
          <w:b/>
          <w:i/>
          <w:sz w:val="24"/>
          <w:szCs w:val="24"/>
        </w:rPr>
        <w:t>B. cinerea</w:t>
      </w:r>
      <w:r w:rsidR="003C00D0">
        <w:rPr>
          <w:b/>
          <w:sz w:val="24"/>
          <w:szCs w:val="24"/>
        </w:rPr>
        <w:t xml:space="preserve"> </w:t>
      </w:r>
      <w:r w:rsidR="003C00D0" w:rsidRPr="00650319">
        <w:rPr>
          <w:b/>
          <w:sz w:val="24"/>
          <w:szCs w:val="24"/>
        </w:rPr>
        <w:t xml:space="preserve">x </w:t>
      </w:r>
      <w:r w:rsidR="00650319">
        <w:rPr>
          <w:b/>
          <w:sz w:val="24"/>
          <w:szCs w:val="24"/>
        </w:rPr>
        <w:t>t</w:t>
      </w:r>
      <w:r w:rsidR="003C00D0" w:rsidRPr="00650319">
        <w:rPr>
          <w:b/>
          <w:sz w:val="24"/>
          <w:szCs w:val="24"/>
        </w:rPr>
        <w:t xml:space="preserve">omato </w:t>
      </w:r>
      <w:proofErr w:type="spellStart"/>
      <w:r w:rsidR="003C00D0" w:rsidRPr="00650319">
        <w:rPr>
          <w:b/>
          <w:sz w:val="24"/>
          <w:szCs w:val="24"/>
        </w:rPr>
        <w:t>interctions</w:t>
      </w:r>
      <w:proofErr w:type="spellEnd"/>
      <w:r w:rsidRPr="00650319">
        <w:rPr>
          <w:b/>
          <w:sz w:val="24"/>
          <w:szCs w:val="24"/>
        </w:rPr>
        <w:t>.</w:t>
      </w:r>
      <w:proofErr w:type="gramEnd"/>
    </w:p>
    <w:p w14:paraId="2207C4B6" w14:textId="34A8516C" w:rsidR="003C00D0" w:rsidRDefault="003C00D0" w:rsidP="0039444C">
      <w:pPr>
        <w:rPr>
          <w:sz w:val="24"/>
          <w:szCs w:val="24"/>
        </w:rPr>
      </w:pPr>
      <w:r>
        <w:rPr>
          <w:sz w:val="24"/>
          <w:szCs w:val="24"/>
        </w:rPr>
        <w:t>Shown is an i</w:t>
      </w:r>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r>
        <w:rPr>
          <w:sz w:val="24"/>
          <w:szCs w:val="24"/>
        </w:rPr>
        <w:t xml:space="preserve"> all of the</w:t>
      </w:r>
      <w:r w:rsidR="0039444C" w:rsidRPr="00572481">
        <w:rPr>
          <w:sz w:val="24"/>
          <w:szCs w:val="24"/>
        </w:rPr>
        <w:t xml:space="preserve"> tomato host genotypes</w:t>
      </w:r>
      <w:r w:rsidR="00650319">
        <w:rPr>
          <w:sz w:val="24"/>
          <w:szCs w:val="24"/>
        </w:rPr>
        <w:t>,</w:t>
      </w:r>
      <w:r>
        <w:rPr>
          <w:sz w:val="24"/>
          <w:szCs w:val="24"/>
        </w:rPr>
        <w:t xml:space="preserve"> grouped by domestication status</w:t>
      </w:r>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6FDE9908" w:rsidR="003C00D0" w:rsidRDefault="0039444C" w:rsidP="0039444C">
      <w:pPr>
        <w:rPr>
          <w:sz w:val="24"/>
          <w:szCs w:val="24"/>
        </w:rPr>
      </w:pPr>
      <w:r>
        <w:rPr>
          <w:sz w:val="24"/>
          <w:szCs w:val="24"/>
        </w:rPr>
        <w:t>A</w:t>
      </w:r>
      <w:r w:rsidR="003C00D0">
        <w:rPr>
          <w:sz w:val="24"/>
          <w:szCs w:val="24"/>
        </w:rPr>
        <w:t>)</w:t>
      </w:r>
      <w:r>
        <w:rPr>
          <w:sz w:val="24"/>
          <w:szCs w:val="24"/>
        </w:rPr>
        <w:t xml:space="preserve"> </w:t>
      </w:r>
      <w:r w:rsidR="003C00D0">
        <w:rPr>
          <w:sz w:val="24"/>
          <w:szCs w:val="24"/>
        </w:rPr>
        <w:t>Plot of all isolates</w:t>
      </w:r>
      <w:r>
        <w:rPr>
          <w:sz w:val="24"/>
          <w:szCs w:val="24"/>
        </w:rPr>
        <w:t>.</w:t>
      </w:r>
    </w:p>
    <w:p w14:paraId="7D60CFE4" w14:textId="5E10D125" w:rsidR="003C00D0" w:rsidRDefault="0039444C" w:rsidP="0039444C">
      <w:pPr>
        <w:rPr>
          <w:sz w:val="24"/>
          <w:szCs w:val="24"/>
        </w:rPr>
      </w:pPr>
      <w:r>
        <w:rPr>
          <w:sz w:val="24"/>
          <w:szCs w:val="24"/>
        </w:rPr>
        <w:t>B</w:t>
      </w:r>
      <w:r w:rsidR="003C00D0">
        <w:rPr>
          <w:sz w:val="24"/>
          <w:szCs w:val="24"/>
        </w:rPr>
        <w:t>)</w:t>
      </w:r>
      <w:r>
        <w:rPr>
          <w:sz w:val="24"/>
          <w:szCs w:val="24"/>
        </w:rPr>
        <w:t xml:space="preserve"> </w:t>
      </w:r>
      <w:r w:rsidR="003C00D0">
        <w:rPr>
          <w:sz w:val="24"/>
          <w:szCs w:val="24"/>
        </w:rPr>
        <w:t xml:space="preserve">The common reference </w:t>
      </w:r>
      <w:r w:rsidR="003C00D0">
        <w:rPr>
          <w:i/>
          <w:sz w:val="24"/>
          <w:szCs w:val="24"/>
        </w:rPr>
        <w:t xml:space="preserve">B. cinerea </w:t>
      </w:r>
      <w:r w:rsidR="003C00D0">
        <w:rPr>
          <w:sz w:val="24"/>
          <w:szCs w:val="24"/>
        </w:rPr>
        <w:t xml:space="preserve">isolate </w:t>
      </w:r>
      <w:r>
        <w:rPr>
          <w:sz w:val="24"/>
          <w:szCs w:val="24"/>
        </w:rPr>
        <w:t>B05.10</w:t>
      </w:r>
      <w:r w:rsidR="003C00D0">
        <w:rPr>
          <w:sz w:val="24"/>
          <w:szCs w:val="24"/>
        </w:rPr>
        <w:t xml:space="preserve"> is highlighted in black.</w:t>
      </w:r>
    </w:p>
    <w:p w14:paraId="55D5912C" w14:textId="14BAAD9B" w:rsidR="003C00D0" w:rsidRDefault="0039444C" w:rsidP="0039444C">
      <w:pPr>
        <w:rPr>
          <w:sz w:val="24"/>
          <w:szCs w:val="24"/>
        </w:rPr>
      </w:pPr>
      <w:r>
        <w:rPr>
          <w:sz w:val="24"/>
          <w:szCs w:val="24"/>
        </w:rPr>
        <w:t>C</w:t>
      </w:r>
      <w:r w:rsidR="003C00D0">
        <w:rPr>
          <w:sz w:val="24"/>
          <w:szCs w:val="24"/>
        </w:rPr>
        <w:t>)</w:t>
      </w:r>
      <w:r>
        <w:rPr>
          <w:sz w:val="24"/>
          <w:szCs w:val="24"/>
        </w:rPr>
        <w:t xml:space="preserve"> </w:t>
      </w:r>
      <w:r w:rsidR="003C00D0">
        <w:rPr>
          <w:sz w:val="24"/>
          <w:szCs w:val="24"/>
        </w:rPr>
        <w:t>The</w:t>
      </w:r>
      <w:r>
        <w:rPr>
          <w:sz w:val="24"/>
          <w:szCs w:val="24"/>
        </w:rPr>
        <w:t xml:space="preserve"> </w:t>
      </w:r>
      <w:r w:rsidR="003C00D0">
        <w:rPr>
          <w:sz w:val="24"/>
          <w:szCs w:val="24"/>
        </w:rPr>
        <w:t>ten highest</w:t>
      </w:r>
      <w:r w:rsidR="00650319">
        <w:rPr>
          <w:sz w:val="24"/>
          <w:szCs w:val="24"/>
        </w:rPr>
        <w:t>-</w:t>
      </w:r>
      <w:r>
        <w:rPr>
          <w:sz w:val="24"/>
          <w:szCs w:val="24"/>
        </w:rPr>
        <w:t>virulen</w:t>
      </w:r>
      <w:r w:rsidR="00650319">
        <w:rPr>
          <w:sz w:val="24"/>
          <w:szCs w:val="24"/>
        </w:rPr>
        <w:t xml:space="preserve">ce </w:t>
      </w:r>
      <w:r>
        <w:rPr>
          <w:sz w:val="24"/>
          <w:szCs w:val="24"/>
        </w:rPr>
        <w:t>isolates,</w:t>
      </w:r>
      <w:r w:rsidR="003C00D0">
        <w:rPr>
          <w:sz w:val="24"/>
          <w:szCs w:val="24"/>
        </w:rPr>
        <w:t xml:space="preserve"> as estimated by mean virulence across all </w:t>
      </w:r>
      <w:r w:rsidR="00134F7E">
        <w:rPr>
          <w:sz w:val="24"/>
          <w:szCs w:val="24"/>
        </w:rPr>
        <w:t xml:space="preserve">tomato </w:t>
      </w:r>
      <w:r w:rsidR="003C00D0">
        <w:rPr>
          <w:sz w:val="24"/>
          <w:szCs w:val="24"/>
        </w:rPr>
        <w:t>genotypes, are highlighted in black.</w:t>
      </w:r>
    </w:p>
    <w:p w14:paraId="166D576B" w14:textId="09C1D51A" w:rsidR="003C00D0" w:rsidRDefault="0039444C" w:rsidP="0039444C">
      <w:pPr>
        <w:rPr>
          <w:sz w:val="24"/>
          <w:szCs w:val="24"/>
        </w:rPr>
      </w:pPr>
      <w:r>
        <w:rPr>
          <w:sz w:val="24"/>
          <w:szCs w:val="24"/>
        </w:rPr>
        <w:t>D</w:t>
      </w:r>
      <w:r w:rsidR="003C00D0">
        <w:rPr>
          <w:sz w:val="24"/>
          <w:szCs w:val="24"/>
        </w:rPr>
        <w:t>)</w:t>
      </w:r>
      <w:r w:rsidR="003C00D0" w:rsidRPr="003C00D0">
        <w:rPr>
          <w:sz w:val="24"/>
          <w:szCs w:val="24"/>
        </w:rPr>
        <w:t xml:space="preserve"> </w:t>
      </w:r>
      <w:r w:rsidR="003C00D0">
        <w:rPr>
          <w:sz w:val="24"/>
          <w:szCs w:val="24"/>
        </w:rPr>
        <w:t xml:space="preserve">The ten most saprophytic, </w:t>
      </w:r>
      <w:r w:rsidR="00134F7E">
        <w:rPr>
          <w:sz w:val="24"/>
          <w:szCs w:val="24"/>
        </w:rPr>
        <w:t xml:space="preserve">or </w:t>
      </w:r>
      <w:r w:rsidR="003C00D0">
        <w:rPr>
          <w:sz w:val="24"/>
          <w:szCs w:val="24"/>
        </w:rPr>
        <w:t xml:space="preserve">low virulence, isolates, as estimated by mean virulence across all genotypes, </w:t>
      </w:r>
      <w:proofErr w:type="gramStart"/>
      <w:r w:rsidR="003C00D0">
        <w:rPr>
          <w:sz w:val="24"/>
          <w:szCs w:val="24"/>
        </w:rPr>
        <w:t>are</w:t>
      </w:r>
      <w:proofErr w:type="gramEnd"/>
      <w:r w:rsidR="003C00D0">
        <w:rPr>
          <w:sz w:val="24"/>
          <w:szCs w:val="24"/>
        </w:rPr>
        <w:t xml:space="preserve"> highlighted in black.</w:t>
      </w:r>
    </w:p>
    <w:p w14:paraId="78586E0D" w14:textId="26D1F8B6" w:rsidR="003C00D0" w:rsidRDefault="00A91DC7" w:rsidP="0039444C">
      <w:pPr>
        <w:rPr>
          <w:sz w:val="24"/>
          <w:szCs w:val="24"/>
        </w:rPr>
      </w:pPr>
      <w:r>
        <w:rPr>
          <w:sz w:val="24"/>
          <w:szCs w:val="24"/>
        </w:rPr>
        <w:t>E</w:t>
      </w:r>
      <w:r w:rsidR="003C00D0">
        <w:rPr>
          <w:sz w:val="24"/>
          <w:szCs w:val="24"/>
        </w:rPr>
        <w:t>)</w:t>
      </w:r>
      <w:r w:rsidR="0039444C">
        <w:rPr>
          <w:sz w:val="24"/>
          <w:szCs w:val="24"/>
        </w:rPr>
        <w:t xml:space="preserve"> </w:t>
      </w:r>
      <w:r w:rsidR="003C00D0">
        <w:rPr>
          <w:sz w:val="24"/>
          <w:szCs w:val="24"/>
        </w:rPr>
        <w:t xml:space="preserve">The five </w:t>
      </w:r>
      <w:r w:rsidR="0039444C">
        <w:rPr>
          <w:sz w:val="24"/>
          <w:szCs w:val="24"/>
        </w:rPr>
        <w:t>isolates collected from tomato tissue</w:t>
      </w:r>
      <w:r w:rsidR="003C00D0">
        <w:rPr>
          <w:sz w:val="24"/>
          <w:szCs w:val="24"/>
        </w:rPr>
        <w:t xml:space="preserve"> are highlighted in black.</w:t>
      </w:r>
    </w:p>
    <w:p w14:paraId="0EE0BBD2" w14:textId="6FB7EFF9" w:rsidR="0039444C" w:rsidRDefault="00A91DC7" w:rsidP="0039444C">
      <w:pPr>
        <w:rPr>
          <w:sz w:val="24"/>
          <w:szCs w:val="24"/>
        </w:rPr>
      </w:pPr>
      <w:r>
        <w:rPr>
          <w:sz w:val="24"/>
          <w:szCs w:val="24"/>
        </w:rPr>
        <w:t>F</w:t>
      </w:r>
      <w:r w:rsidR="003C00D0">
        <w:rPr>
          <w:sz w:val="24"/>
          <w:szCs w:val="24"/>
        </w:rPr>
        <w:t>)</w:t>
      </w:r>
      <w:r w:rsidR="0039444C">
        <w:rPr>
          <w:sz w:val="24"/>
          <w:szCs w:val="24"/>
        </w:rPr>
        <w:t xml:space="preserve"> </w:t>
      </w:r>
      <w:r w:rsidR="003C00D0">
        <w:rPr>
          <w:sz w:val="24"/>
          <w:szCs w:val="24"/>
        </w:rPr>
        <w:t>The two isolates with significant domestication sensitivity are shown in black</w:t>
      </w:r>
      <w:r w:rsidR="0039444C">
        <w:rPr>
          <w:sz w:val="24"/>
          <w:szCs w:val="24"/>
        </w:rPr>
        <w:t xml:space="preserve">. </w:t>
      </w:r>
    </w:p>
    <w:p w14:paraId="548ACBF6" w14:textId="77777777" w:rsidR="006B7D97" w:rsidRDefault="006B7D97" w:rsidP="0039444C">
      <w:pPr>
        <w:rPr>
          <w:sz w:val="24"/>
          <w:szCs w:val="24"/>
        </w:rPr>
      </w:pPr>
    </w:p>
    <w:p w14:paraId="7F932FC1" w14:textId="77777777" w:rsidR="000F1BA0" w:rsidRPr="000F1BA0" w:rsidRDefault="000F1BA0" w:rsidP="000F1BA0">
      <w:pPr>
        <w:rPr>
          <w:b/>
          <w:sz w:val="24"/>
          <w:szCs w:val="24"/>
        </w:rPr>
      </w:pPr>
      <w:r w:rsidRPr="000F1BA0">
        <w:rPr>
          <w:b/>
          <w:sz w:val="24"/>
          <w:szCs w:val="24"/>
        </w:rPr>
        <w:t xml:space="preserve">Figure R5. Rank order plot of B. cinerea lesion size on two tomato genotypes. </w:t>
      </w:r>
    </w:p>
    <w:p w14:paraId="375C9435" w14:textId="24B6723D" w:rsidR="000F1BA0" w:rsidRPr="000F1BA0"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lesion </w:t>
      </w:r>
      <w:r w:rsidRPr="000F1BA0">
        <w:rPr>
          <w:sz w:val="24"/>
          <w:szCs w:val="24"/>
        </w:rPr>
        <w:t>size distribution across all isolates (Wilcoxon signed-rank test, p &lt; 7.18e-17, Table R2). Isolate rank order shifts from</w:t>
      </w:r>
    </w:p>
    <w:p w14:paraId="5E920F26" w14:textId="1980DC61" w:rsidR="0039444C" w:rsidRDefault="000F1BA0" w:rsidP="000F1BA0">
      <w:pPr>
        <w:rPr>
          <w:sz w:val="24"/>
          <w:szCs w:val="24"/>
        </w:rPr>
      </w:pPr>
      <w:r w:rsidRPr="000F1BA0">
        <w:rPr>
          <w:sz w:val="24"/>
          <w:szCs w:val="24"/>
        </w:rPr>
        <w:t>LA1547 to LA0410, as most isolates are more virulent on LA0410 but a signific</w:t>
      </w:r>
      <w:r>
        <w:rPr>
          <w:sz w:val="24"/>
          <w:szCs w:val="24"/>
        </w:rPr>
        <w:t xml:space="preserve">ant subset reverse this trend. </w:t>
      </w:r>
      <w:r w:rsidRPr="000F1BA0">
        <w:rPr>
          <w:sz w:val="24"/>
          <w:szCs w:val="24"/>
        </w:rPr>
        <w:t>A total of 38 of the 66 plant host pairs display this pattern of shifting isolate rank order.</w:t>
      </w:r>
    </w:p>
    <w:p w14:paraId="47439506" w14:textId="0C006710" w:rsidR="00F33B95" w:rsidRPr="00650319" w:rsidRDefault="0039444C" w:rsidP="0039444C">
      <w:pPr>
        <w:rPr>
          <w:b/>
          <w:sz w:val="24"/>
          <w:szCs w:val="24"/>
        </w:rPr>
      </w:pPr>
      <w:r w:rsidRPr="00650319">
        <w:rPr>
          <w:b/>
          <w:sz w:val="24"/>
          <w:szCs w:val="24"/>
        </w:rPr>
        <w:t>Figure R</w:t>
      </w:r>
      <w:r w:rsidR="00F81834">
        <w:rPr>
          <w:b/>
          <w:sz w:val="24"/>
          <w:szCs w:val="24"/>
        </w:rPr>
        <w:t>6</w:t>
      </w:r>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Pr="00650319">
        <w:rPr>
          <w:b/>
          <w:sz w:val="24"/>
          <w:szCs w:val="24"/>
        </w:rPr>
        <w:t xml:space="preserve">lesion size on </w:t>
      </w:r>
      <w:r w:rsidR="003C00D0">
        <w:rPr>
          <w:b/>
          <w:sz w:val="24"/>
          <w:szCs w:val="24"/>
        </w:rPr>
        <w:t xml:space="preserve">individual </w:t>
      </w:r>
      <w:r w:rsidRPr="00650319">
        <w:rPr>
          <w:b/>
          <w:sz w:val="24"/>
          <w:szCs w:val="24"/>
        </w:rPr>
        <w:t>tomato</w:t>
      </w:r>
      <w:r w:rsidR="003C00D0">
        <w:rPr>
          <w:b/>
          <w:sz w:val="24"/>
          <w:szCs w:val="24"/>
        </w:rPr>
        <w:t xml:space="preserve"> genotypes</w:t>
      </w:r>
      <w:r w:rsidRPr="00650319">
        <w:rPr>
          <w:b/>
          <w:sz w:val="24"/>
          <w:szCs w:val="24"/>
        </w:rPr>
        <w:t>.</w:t>
      </w:r>
      <w:proofErr w:type="gramEnd"/>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C9B781F"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3C00D0">
        <w:rPr>
          <w:sz w:val="24"/>
          <w:szCs w:val="24"/>
        </w:rPr>
        <w:t xml:space="preserve"> 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31D5EC36" w:rsidR="00F33B95" w:rsidRPr="00AC08ED" w:rsidRDefault="0039444C" w:rsidP="0039444C">
      <w:pPr>
        <w:rPr>
          <w:b/>
          <w:sz w:val="24"/>
          <w:szCs w:val="24"/>
        </w:rPr>
      </w:pPr>
      <w:r w:rsidRPr="00AC08ED">
        <w:rPr>
          <w:b/>
          <w:sz w:val="24"/>
          <w:szCs w:val="24"/>
        </w:rPr>
        <w:t>Figure R</w:t>
      </w:r>
      <w:r w:rsidR="007C68FC" w:rsidRPr="00AC08ED">
        <w:rPr>
          <w:b/>
          <w:sz w:val="24"/>
          <w:szCs w:val="24"/>
        </w:rPr>
        <w:t>7</w:t>
      </w:r>
      <w:r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Pr="00AC08ED">
        <w:rPr>
          <w:b/>
          <w:sz w:val="24"/>
          <w:szCs w:val="24"/>
        </w:rPr>
        <w:t>.</w:t>
      </w:r>
      <w:proofErr w:type="gramEnd"/>
    </w:p>
    <w:p w14:paraId="5D762057" w14:textId="70101BA4"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commentRangeStart w:id="21"/>
      <w:r w:rsidR="00A65664">
        <w:rPr>
          <w:sz w:val="24"/>
          <w:szCs w:val="24"/>
        </w:rPr>
        <w:t xml:space="preserve">there was one significant SNP </w:t>
      </w:r>
      <w:commentRangeEnd w:id="21"/>
      <w:r w:rsidR="00FF08BA">
        <w:rPr>
          <w:rStyle w:val="CommentReference"/>
        </w:rPr>
        <w:commentReference w:id="21"/>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661311C9" w:rsidR="0039444C" w:rsidRDefault="00737D47" w:rsidP="0039444C">
      <w:pPr>
        <w:rPr>
          <w:b/>
          <w:sz w:val="24"/>
          <w:szCs w:val="24"/>
        </w:rPr>
      </w:pPr>
      <w:r w:rsidRPr="00737D47">
        <w:rPr>
          <w:b/>
          <w:sz w:val="24"/>
          <w:szCs w:val="24"/>
        </w:rPr>
        <w:t>Figure R8.</w:t>
      </w:r>
      <w:r>
        <w:rPr>
          <w:b/>
          <w:sz w:val="24"/>
          <w:szCs w:val="24"/>
        </w:rPr>
        <w:t xml:space="preserve"> Variation at significant SNPs linked to the gene </w:t>
      </w:r>
      <w:r w:rsidRPr="00737D47">
        <w:rPr>
          <w:b/>
          <w:sz w:val="24"/>
          <w:szCs w:val="24"/>
        </w:rPr>
        <w:t>BcT4_4591</w:t>
      </w:r>
      <w:r>
        <w:rPr>
          <w:b/>
          <w:sz w:val="24"/>
          <w:szCs w:val="24"/>
        </w:rPr>
        <w:t>.</w:t>
      </w:r>
    </w:p>
    <w:p w14:paraId="3200DC60" w14:textId="30A7602B"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is linked to at least one significant </w:t>
      </w:r>
      <w:r>
        <w:rPr>
          <w:sz w:val="24"/>
          <w:szCs w:val="24"/>
        </w:rPr>
        <w:lastRenderedPageBreak/>
        <w:t xml:space="preserve">SNP on all 12 of the tested tomato accessions. The annotated exons are depicted as grey rectangles. </w:t>
      </w:r>
      <w:bookmarkStart w:id="22" w:name="_GoBack"/>
      <w:bookmarkEnd w:id="22"/>
    </w:p>
    <w:p w14:paraId="16A04F2F" w14:textId="77777777" w:rsidR="00737D47" w:rsidRDefault="00737D47" w:rsidP="0039444C">
      <w:pPr>
        <w:rPr>
          <w:sz w:val="24"/>
          <w:szCs w:val="24"/>
        </w:rPr>
      </w:pPr>
    </w:p>
    <w:p w14:paraId="500E8ECC" w14:textId="63A045BD" w:rsidR="005E447B" w:rsidRPr="004E20FE" w:rsidRDefault="0039444C" w:rsidP="0039444C">
      <w:pPr>
        <w:rPr>
          <w:b/>
          <w:sz w:val="24"/>
          <w:szCs w:val="24"/>
        </w:rPr>
      </w:pPr>
      <w:r w:rsidRPr="004E20FE">
        <w:rPr>
          <w:b/>
          <w:sz w:val="24"/>
          <w:szCs w:val="24"/>
        </w:rPr>
        <w:t>Figure R</w:t>
      </w:r>
      <w:r w:rsidR="00737D47">
        <w:rPr>
          <w:b/>
          <w:sz w:val="24"/>
          <w:szCs w:val="24"/>
        </w:rPr>
        <w:t>9</w:t>
      </w:r>
      <w:r w:rsidRPr="004E20FE">
        <w:rPr>
          <w:b/>
          <w:sz w:val="24"/>
          <w:szCs w:val="24"/>
        </w:rPr>
        <w:t>.</w:t>
      </w:r>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77777777" w:rsidR="005E447B" w:rsidRDefault="005E447B" w:rsidP="0039444C">
      <w:pPr>
        <w:rPr>
          <w:sz w:val="24"/>
          <w:szCs w:val="24"/>
        </w:rPr>
      </w:pPr>
      <w:r>
        <w:rPr>
          <w:sz w:val="24"/>
          <w:szCs w:val="24"/>
        </w:rPr>
        <w:t>Domestication sensitivity of each isolate was estimated using the average virulence on the wild and domesticated tomato germplasm using Sensitivity = (Domesticated lesion size – Wild lesion size) / Domesticated lesion size.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commentRangeStart w:id="23"/>
      <w:r w:rsidR="00E87602">
        <w:rPr>
          <w:sz w:val="24"/>
          <w:szCs w:val="24"/>
        </w:rPr>
        <w:t xml:space="preserve">was one </w:t>
      </w:r>
      <w:r w:rsidR="00A65664">
        <w:rPr>
          <w:sz w:val="24"/>
          <w:szCs w:val="24"/>
        </w:rPr>
        <w:t xml:space="preserve">significant </w:t>
      </w:r>
      <w:r w:rsidR="00E87602">
        <w:rPr>
          <w:sz w:val="24"/>
          <w:szCs w:val="24"/>
        </w:rPr>
        <w:t xml:space="preserve">SNP </w:t>
      </w:r>
      <w:commentRangeEnd w:id="23"/>
      <w:r w:rsidR="00E87602">
        <w:rPr>
          <w:rStyle w:val="CommentReference"/>
        </w:rPr>
        <w:commentReference w:id="23"/>
      </w:r>
      <w:r w:rsidR="004254F5">
        <w:rPr>
          <w:sz w:val="24"/>
          <w:szCs w:val="24"/>
        </w:rPr>
        <w:t>within the gene body or within 2kb of the gene body.</w:t>
      </w:r>
    </w:p>
    <w:p w14:paraId="430F0CF7" w14:textId="77777777" w:rsidR="008A0D22" w:rsidRDefault="008A0D22" w:rsidP="008A0D22">
      <w:pPr>
        <w:rPr>
          <w:sz w:val="24"/>
          <w:szCs w:val="24"/>
        </w:rPr>
      </w:pPr>
    </w:p>
    <w:p w14:paraId="35CED36E" w14:textId="455B912C" w:rsidR="00416136" w:rsidRPr="004E20FE" w:rsidRDefault="008A0D22" w:rsidP="004E20FE">
      <w:pPr>
        <w:rPr>
          <w:b/>
          <w:sz w:val="24"/>
          <w:szCs w:val="24"/>
        </w:rPr>
      </w:pPr>
      <w:r w:rsidRPr="008A0D22">
        <w:rPr>
          <w:b/>
          <w:sz w:val="24"/>
          <w:szCs w:val="24"/>
        </w:rPr>
        <w:t>References</w:t>
      </w:r>
    </w:p>
    <w:p w14:paraId="2E768C51" w14:textId="77777777" w:rsidR="00416136" w:rsidRDefault="00416136" w:rsidP="00473ACC">
      <w:pPr>
        <w:spacing w:line="480" w:lineRule="auto"/>
        <w:rPr>
          <w:sz w:val="24"/>
          <w:szCs w:val="24"/>
        </w:rPr>
      </w:pPr>
    </w:p>
    <w:p w14:paraId="1DCEEC10" w14:textId="77777777" w:rsidR="00416136" w:rsidRPr="00416136" w:rsidRDefault="00416136" w:rsidP="00416136">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Pr="00416136">
        <w:t xml:space="preserve">Atwell, S., J. Corwin, N. Soltis, A. Subedy, K. Denby and D. J. Kliebenstein (2015). "Whole genome resequencing of Botrytis cinerea isolates identifies high levels of standing diversity." </w:t>
      </w:r>
      <w:r w:rsidRPr="00416136">
        <w:rPr>
          <w:u w:val="single"/>
        </w:rPr>
        <w:t>Frontiers in microbiology</w:t>
      </w:r>
      <w:r w:rsidRPr="00416136">
        <w:t xml:space="preserve"> </w:t>
      </w:r>
      <w:r w:rsidRPr="00416136">
        <w:rPr>
          <w:b/>
        </w:rPr>
        <w:t>6</w:t>
      </w:r>
      <w:r w:rsidRPr="00416136">
        <w:t>: 996.</w:t>
      </w:r>
    </w:p>
    <w:p w14:paraId="0D0E351E" w14:textId="77777777" w:rsidR="00416136" w:rsidRPr="00416136" w:rsidRDefault="00416136" w:rsidP="00416136">
      <w:pPr>
        <w:pStyle w:val="EndNoteBibliography"/>
      </w:pPr>
      <w:r w:rsidRPr="00416136">
        <w:t xml:space="preserve">Bai, Y. and P. Lindhout (2007). "Domestication and breeding of tomatoes: what have we gained and what can we gain in the future?" </w:t>
      </w:r>
      <w:r w:rsidRPr="00416136">
        <w:rPr>
          <w:u w:val="single"/>
        </w:rPr>
        <w:t>Annals of botany</w:t>
      </w:r>
      <w:r w:rsidRPr="00416136">
        <w:t xml:space="preserve"> </w:t>
      </w:r>
      <w:r w:rsidRPr="00416136">
        <w:rPr>
          <w:b/>
        </w:rPr>
        <w:t>100</w:t>
      </w:r>
      <w:r w:rsidRPr="00416136">
        <w:t>(5): 1085-1094.</w:t>
      </w:r>
    </w:p>
    <w:p w14:paraId="556379E9" w14:textId="77777777" w:rsidR="00416136" w:rsidRPr="00416136" w:rsidRDefault="00416136" w:rsidP="00416136">
      <w:pPr>
        <w:pStyle w:val="EndNoteBibliography"/>
      </w:pPr>
      <w:r w:rsidRPr="00416136">
        <w:t xml:space="preserve">Corwin, J. A., D. Copeland, J. Feusier, A. Subedy, R. Eshbaugh, C. Palmer, J. Maloof and D. J. Kliebenstein (2016). "The quantitative basis of the Arabidopsis innate immune system to endemic pathogens depends on pathogen genetics." </w:t>
      </w:r>
      <w:r w:rsidRPr="00416136">
        <w:rPr>
          <w:u w:val="single"/>
        </w:rPr>
        <w:t>PLoS Genet</w:t>
      </w:r>
      <w:r w:rsidRPr="00416136">
        <w:t xml:space="preserve"> </w:t>
      </w:r>
      <w:r w:rsidRPr="00416136">
        <w:rPr>
          <w:b/>
        </w:rPr>
        <w:t>12</w:t>
      </w:r>
      <w:r w:rsidRPr="00416136">
        <w:t>(2): e1005789.</w:t>
      </w:r>
    </w:p>
    <w:p w14:paraId="05B52778" w14:textId="77777777" w:rsidR="00416136" w:rsidRPr="00416136" w:rsidRDefault="00416136" w:rsidP="00416136">
      <w:pPr>
        <w:pStyle w:val="EndNoteBibliography"/>
      </w:pPr>
      <w:r w:rsidRPr="00416136">
        <w:t xml:space="preserve">Doebley, J. F., B. S. Gaut and B. D. Smith (2006). "The molecular genetics of crop domestication." </w:t>
      </w:r>
      <w:r w:rsidRPr="00416136">
        <w:rPr>
          <w:u w:val="single"/>
        </w:rPr>
        <w:t>Cell</w:t>
      </w:r>
      <w:r w:rsidRPr="00416136">
        <w:t xml:space="preserve"> </w:t>
      </w:r>
      <w:r w:rsidRPr="00416136">
        <w:rPr>
          <w:b/>
        </w:rPr>
        <w:t>127</w:t>
      </w:r>
      <w:r w:rsidRPr="00416136">
        <w:t>(7): 1309-1321.</w:t>
      </w:r>
    </w:p>
    <w:p w14:paraId="5604ACE6" w14:textId="77777777" w:rsidR="00416136" w:rsidRPr="00416136" w:rsidRDefault="00416136" w:rsidP="00416136">
      <w:pPr>
        <w:pStyle w:val="EndNoteBibliography"/>
      </w:pPr>
      <w:r w:rsidRPr="00416136">
        <w:t xml:space="preserve">Doran, A. G. and C. J. Creevey (2013). "Snpdat: Easy and rapid annotation of results from de novo snp discovery projects for model and non-model organisms." </w:t>
      </w:r>
      <w:r w:rsidRPr="00416136">
        <w:rPr>
          <w:u w:val="single"/>
        </w:rPr>
        <w:t>BMC bioinformatics</w:t>
      </w:r>
      <w:r w:rsidRPr="00416136">
        <w:t xml:space="preserve"> </w:t>
      </w:r>
      <w:r w:rsidRPr="00416136">
        <w:rPr>
          <w:b/>
        </w:rPr>
        <w:t>14</w:t>
      </w:r>
      <w:r w:rsidRPr="00416136">
        <w:t>(1): 45.</w:t>
      </w:r>
    </w:p>
    <w:p w14:paraId="68A727F5" w14:textId="77777777" w:rsidR="00416136" w:rsidRPr="00416136" w:rsidRDefault="00416136" w:rsidP="00416136">
      <w:pPr>
        <w:pStyle w:val="EndNoteBibliography"/>
      </w:pPr>
      <w:r w:rsidRPr="00416136">
        <w:t xml:space="preserve">Egashira, H., A. Kuwashima, H. Ishiguro, K. Fukushima, T. Kaya and S. Imanishi (2000). "Screening of wild accessions resistant to gray mold (Botrytis cinerea Pers.) in Lycopersicon." </w:t>
      </w:r>
      <w:r w:rsidRPr="00416136">
        <w:rPr>
          <w:u w:val="single"/>
        </w:rPr>
        <w:t>Acta physiologiae plantarum</w:t>
      </w:r>
      <w:r w:rsidRPr="00416136">
        <w:t xml:space="preserve"> </w:t>
      </w:r>
      <w:r w:rsidRPr="00416136">
        <w:rPr>
          <w:b/>
        </w:rPr>
        <w:t>22</w:t>
      </w:r>
      <w:r w:rsidRPr="00416136">
        <w:t>(3): 324-326.</w:t>
      </w:r>
    </w:p>
    <w:p w14:paraId="11B9416D" w14:textId="77777777" w:rsidR="00416136" w:rsidRPr="00416136" w:rsidRDefault="00416136" w:rsidP="00416136">
      <w:pPr>
        <w:pStyle w:val="EndNoteBibliography"/>
      </w:pPr>
      <w:r w:rsidRPr="00416136">
        <w:t xml:space="preserve">Finkers, R., Y. Bai, P. van den Berg, R. van Berloo, F. Meijer-Dekens, A. Ten Have, J. van Kan, P. Lindhout and A. W. van Heusden (2008). "Quantitative resistance to Botrytis cinerea from Solanum neorickii." </w:t>
      </w:r>
      <w:r w:rsidRPr="00416136">
        <w:rPr>
          <w:u w:val="single"/>
        </w:rPr>
        <w:t>Euphytica</w:t>
      </w:r>
      <w:r w:rsidRPr="00416136">
        <w:t xml:space="preserve"> </w:t>
      </w:r>
      <w:r w:rsidRPr="00416136">
        <w:rPr>
          <w:b/>
        </w:rPr>
        <w:t>159</w:t>
      </w:r>
      <w:r w:rsidRPr="00416136">
        <w:t>(1-2): 83-92.</w:t>
      </w:r>
    </w:p>
    <w:p w14:paraId="07782ADE" w14:textId="77777777" w:rsidR="00416136" w:rsidRPr="00416136" w:rsidRDefault="00416136" w:rsidP="00416136">
      <w:pPr>
        <w:pStyle w:val="EndNoteBibliography"/>
      </w:pPr>
      <w:r w:rsidRPr="00416136">
        <w:t xml:space="preserve">Guimaraes, R. L., R. T. Chetelat and H. U. Stotz (2004). "Resistance to Botrytis cinerea in Solanum lycopersicoides is dominant in hybrids with tomato, and involves induced hyphal death." </w:t>
      </w:r>
      <w:r w:rsidRPr="00416136">
        <w:rPr>
          <w:u w:val="single"/>
        </w:rPr>
        <w:t>European journal of plant pathology</w:t>
      </w:r>
      <w:r w:rsidRPr="00416136">
        <w:t xml:space="preserve"> </w:t>
      </w:r>
      <w:r w:rsidRPr="00416136">
        <w:rPr>
          <w:b/>
        </w:rPr>
        <w:t>110</w:t>
      </w:r>
      <w:r w:rsidRPr="00416136">
        <w:t>(1): 13-23.</w:t>
      </w:r>
    </w:p>
    <w:p w14:paraId="3A003D59" w14:textId="77777777" w:rsidR="00416136" w:rsidRPr="00416136" w:rsidRDefault="00416136" w:rsidP="00416136">
      <w:pPr>
        <w:pStyle w:val="EndNoteBibliography"/>
      </w:pPr>
      <w:r w:rsidRPr="00416136">
        <w:t xml:space="preserve">Nicot, P., A. Moretti, C. Romiti, M. Bardin, C. Caranta and H. Ferriere (2002). "Differences in susceptibility of pruning wounds and leaves to infection by Botrytis cinerea among wild tomato accessions." </w:t>
      </w:r>
      <w:r w:rsidRPr="00416136">
        <w:rPr>
          <w:u w:val="single"/>
        </w:rPr>
        <w:t>TGC Report</w:t>
      </w:r>
      <w:r w:rsidRPr="00416136">
        <w:t xml:space="preserve"> </w:t>
      </w:r>
      <w:r w:rsidRPr="00416136">
        <w:rPr>
          <w:b/>
        </w:rPr>
        <w:t>52</w:t>
      </w:r>
      <w:r w:rsidRPr="00416136">
        <w:t>: 24-26.</w:t>
      </w:r>
    </w:p>
    <w:p w14:paraId="23454A18" w14:textId="77777777" w:rsidR="00416136" w:rsidRPr="00416136" w:rsidRDefault="00416136" w:rsidP="00416136">
      <w:pPr>
        <w:pStyle w:val="EndNoteBibliography"/>
      </w:pPr>
      <w:r w:rsidRPr="00416136">
        <w:t xml:space="preserve">Rowe, H. C. and D. J. Kliebenstein (2008). "Complex genetics control natural variation in Arabidopsis thaliana resistance to Botrytis cinerea." </w:t>
      </w:r>
      <w:r w:rsidRPr="00416136">
        <w:rPr>
          <w:u w:val="single"/>
        </w:rPr>
        <w:t>Genetics</w:t>
      </w:r>
      <w:r w:rsidRPr="00416136">
        <w:t xml:space="preserve"> </w:t>
      </w:r>
      <w:r w:rsidRPr="00416136">
        <w:rPr>
          <w:b/>
        </w:rPr>
        <w:t>180</w:t>
      </w:r>
      <w:r w:rsidRPr="00416136">
        <w:t>(4): 2237-2250.</w:t>
      </w:r>
    </w:p>
    <w:p w14:paraId="6E7E55B9" w14:textId="77777777" w:rsidR="00416136" w:rsidRPr="00416136" w:rsidRDefault="00416136" w:rsidP="00416136">
      <w:pPr>
        <w:pStyle w:val="EndNoteBibliography"/>
      </w:pPr>
      <w:r w:rsidRPr="00416136">
        <w:lastRenderedPageBreak/>
        <w:t xml:space="preserve">Stukenbrock, E. H. and B. A. McDonald (2008). "The origins of plant pathogens in agro-ecosystems." </w:t>
      </w:r>
      <w:r w:rsidRPr="00416136">
        <w:rPr>
          <w:u w:val="single"/>
        </w:rPr>
        <w:t>Annu. Rev. Phytopathol.</w:t>
      </w:r>
      <w:r w:rsidRPr="00416136">
        <w:t xml:space="preserve"> </w:t>
      </w:r>
      <w:r w:rsidRPr="00416136">
        <w:rPr>
          <w:b/>
        </w:rPr>
        <w:t>46</w:t>
      </w:r>
      <w:r w:rsidRPr="00416136">
        <w:t>: 75-100.</w:t>
      </w:r>
    </w:p>
    <w:p w14:paraId="0DC3F8BC" w14:textId="77777777" w:rsidR="00416136" w:rsidRPr="00416136" w:rsidRDefault="00416136" w:rsidP="00416136">
      <w:pPr>
        <w:pStyle w:val="EndNoteBibliography"/>
      </w:pPr>
      <w:r w:rsidRPr="00416136">
        <w:t xml:space="preserve">Tanksley, S. D. and S. R. McCouch (1997). "Seed banks and molecular maps: unlocking genetic potential from the wild." </w:t>
      </w:r>
      <w:r w:rsidRPr="00416136">
        <w:rPr>
          <w:u w:val="single"/>
        </w:rPr>
        <w:t>Science</w:t>
      </w:r>
      <w:r w:rsidRPr="00416136">
        <w:t xml:space="preserve"> </w:t>
      </w:r>
      <w:r w:rsidRPr="00416136">
        <w:rPr>
          <w:b/>
        </w:rPr>
        <w:t>277</w:t>
      </w:r>
      <w:r w:rsidRPr="00416136">
        <w:t>(5329): 1063-1066.</w:t>
      </w:r>
    </w:p>
    <w:p w14:paraId="1EC83E5E" w14:textId="77777777" w:rsidR="00416136" w:rsidRPr="00416136" w:rsidRDefault="00416136" w:rsidP="00416136">
      <w:pPr>
        <w:pStyle w:val="EndNoteBibliography"/>
      </w:pPr>
      <w:r w:rsidRPr="00416136">
        <w:t xml:space="preserve">Ten Have, A., R. van Berloo, P. Lindhout and J. A. van Kan (2007). "Partial stem and leaf resistance against the fungal pathogen Botrytis cinerea in wild relatives of tomato." </w:t>
      </w:r>
      <w:r w:rsidRPr="00416136">
        <w:rPr>
          <w:u w:val="single"/>
        </w:rPr>
        <w:t>European journal of plant pathology</w:t>
      </w:r>
      <w:r w:rsidRPr="00416136">
        <w:t xml:space="preserve"> </w:t>
      </w:r>
      <w:r w:rsidRPr="00416136">
        <w:rPr>
          <w:b/>
        </w:rPr>
        <w:t>117</w:t>
      </w:r>
      <w:r w:rsidRPr="00416136">
        <w:t>(2): 153-166.</w:t>
      </w:r>
    </w:p>
    <w:p w14:paraId="4FDF3002" w14:textId="0E8EFE8E"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8-03T14:40:00Z" w:initials="NS">
    <w:p w14:paraId="0464F10B" w14:textId="27B922EC" w:rsidR="0022372E" w:rsidRDefault="0022372E">
      <w:pPr>
        <w:pStyle w:val="CommentText"/>
      </w:pPr>
      <w:r>
        <w:rPr>
          <w:rStyle w:val="CommentReference"/>
        </w:rPr>
        <w:annotationRef/>
      </w:r>
      <w:r>
        <w:t>Introduction bookmark</w:t>
      </w:r>
    </w:p>
  </w:comment>
  <w:comment w:id="1" w:author="Nicole Soltis" w:date="2017-08-03T14:40:00Z" w:initials="NS">
    <w:p w14:paraId="6ADD77FA" w14:textId="211CBB02" w:rsidR="0022372E" w:rsidRDefault="0022372E">
      <w:pPr>
        <w:pStyle w:val="CommentText"/>
      </w:pPr>
      <w:r>
        <w:rPr>
          <w:rStyle w:val="CommentReference"/>
        </w:rPr>
        <w:annotationRef/>
      </w:r>
      <w:r>
        <w:t>Methods bookmark</w:t>
      </w:r>
    </w:p>
  </w:comment>
  <w:comment w:id="2" w:author="Nicole Soltis" w:date="2017-08-03T14:40:00Z" w:initials="NS">
    <w:p w14:paraId="68BC2C1B" w14:textId="0FB2EAEA" w:rsidR="0022372E" w:rsidRDefault="0022372E">
      <w:pPr>
        <w:pStyle w:val="CommentText"/>
      </w:pPr>
      <w:r>
        <w:rPr>
          <w:rStyle w:val="CommentReference"/>
        </w:rPr>
        <w:annotationRef/>
      </w:r>
      <w:r>
        <w:t>Results bookmark</w:t>
      </w:r>
    </w:p>
  </w:comment>
  <w:comment w:id="4" w:author="Daniel Kliebenstein" w:date="2017-08-03T14:40:00Z" w:initials="DK">
    <w:p w14:paraId="40A186F7" w14:textId="6BCF92DB" w:rsidR="0022372E" w:rsidRDefault="0022372E">
      <w:pPr>
        <w:pStyle w:val="CommentText"/>
      </w:pPr>
      <w:r>
        <w:rPr>
          <w:rStyle w:val="CommentReference"/>
        </w:rPr>
        <w:annotationRef/>
      </w:r>
      <w:r>
        <w:t xml:space="preserve">Maybe pull up the diversity at the one gene with links to all 12 accessions and make a </w:t>
      </w:r>
      <w:proofErr w:type="spellStart"/>
      <w:r>
        <w:t>manhattan</w:t>
      </w:r>
      <w:proofErr w:type="spellEnd"/>
      <w:r>
        <w:t xml:space="preserve"> plot on that one like Rachel did in her paper?</w:t>
      </w:r>
    </w:p>
  </w:comment>
  <w:comment w:id="5" w:author="Nicole Soltis" w:date="2017-08-14T12:21:00Z" w:initials="NS">
    <w:p w14:paraId="38E122AC" w14:textId="11062F66" w:rsidR="00737D47" w:rsidRDefault="00737D47">
      <w:pPr>
        <w:pStyle w:val="CommentText"/>
      </w:pPr>
      <w:r>
        <w:rPr>
          <w:rStyle w:val="CommentReference"/>
        </w:rPr>
        <w:annotationRef/>
      </w:r>
      <w:r>
        <w:t>Incorporate into text</w:t>
      </w:r>
    </w:p>
  </w:comment>
  <w:comment w:id="7" w:author="Daniel Kliebenstein" w:date="2017-08-03T14:40:00Z" w:initials="DK">
    <w:p w14:paraId="4FF65778" w14:textId="0CC339E1" w:rsidR="0022372E" w:rsidRDefault="0022372E">
      <w:pPr>
        <w:pStyle w:val="CommentText"/>
      </w:pPr>
      <w:r>
        <w:rPr>
          <w:rStyle w:val="CommentReference"/>
        </w:rPr>
        <w:annotationRef/>
      </w:r>
      <w:r>
        <w:t>Don’t put the genes in the above section. Talk about their putative function here.</w:t>
      </w:r>
    </w:p>
  </w:comment>
  <w:comment w:id="9" w:author="Daniel Kliebenstein" w:date="2017-08-03T14:40:00Z" w:initials="DK">
    <w:p w14:paraId="4117ED26" w14:textId="1FA23504" w:rsidR="0022372E" w:rsidRDefault="0022372E">
      <w:pPr>
        <w:pStyle w:val="CommentText"/>
      </w:pPr>
      <w:r>
        <w:rPr>
          <w:rStyle w:val="CommentReference"/>
        </w:rPr>
        <w:annotationRef/>
      </w:r>
      <w:r>
        <w:t>Was there any enrichment in the specific subsets?</w:t>
      </w:r>
    </w:p>
  </w:comment>
  <w:comment w:id="10" w:author="Daniel Kliebenstein" w:date="2017-08-03T14:40:00Z" w:initials="DK">
    <w:p w14:paraId="50F1ADA3" w14:textId="71973C90" w:rsidR="0022372E" w:rsidRDefault="0022372E">
      <w:pPr>
        <w:pStyle w:val="CommentText"/>
      </w:pPr>
      <w:r>
        <w:rPr>
          <w:rStyle w:val="CommentReference"/>
        </w:rPr>
        <w:annotationRef/>
      </w:r>
      <w:r>
        <w:t>You should talk about the sensitivity loci and what they are and if there is an enrichment</w:t>
      </w:r>
    </w:p>
  </w:comment>
  <w:comment w:id="11" w:author="Nicole Soltis" w:date="2017-08-03T14:40:00Z" w:initials="NS">
    <w:p w14:paraId="73AB484C" w14:textId="5759A3AF" w:rsidR="0022372E" w:rsidRDefault="0022372E">
      <w:pPr>
        <w:pStyle w:val="CommentText"/>
      </w:pPr>
      <w:r>
        <w:rPr>
          <w:rStyle w:val="CommentReference"/>
        </w:rPr>
        <w:annotationRef/>
      </w:r>
      <w:r>
        <w:t>Discussion bookmark</w:t>
      </w:r>
    </w:p>
  </w:comment>
  <w:comment w:id="12" w:author="Daniel Kliebenstein" w:date="2017-08-03T14:40:00Z" w:initials="DK">
    <w:p w14:paraId="3651EB4F" w14:textId="0F3858BB" w:rsidR="0022372E" w:rsidRDefault="0022372E">
      <w:pPr>
        <w:pStyle w:val="CommentText"/>
      </w:pPr>
      <w:r>
        <w:rPr>
          <w:rStyle w:val="CommentReference"/>
        </w:rPr>
        <w:annotationRef/>
      </w:r>
      <w:r>
        <w:t>Add others as well</w:t>
      </w:r>
    </w:p>
  </w:comment>
  <w:comment w:id="13" w:author="Nicole Soltis" w:date="2017-08-03T14:40:00Z" w:initials="NS">
    <w:p w14:paraId="2AB92D67" w14:textId="13D203BD" w:rsidR="0022372E" w:rsidRDefault="0022372E">
      <w:pPr>
        <w:pStyle w:val="CommentText"/>
      </w:pPr>
      <w:r>
        <w:rPr>
          <w:rStyle w:val="CommentReference"/>
        </w:rPr>
        <w:annotationRef/>
      </w:r>
      <w:r>
        <w:t>Need to add here</w:t>
      </w:r>
    </w:p>
  </w:comment>
  <w:comment w:id="14" w:author="Daniel Kliebenstein" w:date="2017-08-03T14:40:00Z" w:initials="DK">
    <w:p w14:paraId="76852A84" w14:textId="77777777" w:rsidR="0022372E" w:rsidRDefault="0022372E" w:rsidP="00EA31C3">
      <w:pPr>
        <w:pStyle w:val="CommentText"/>
      </w:pPr>
      <w:r>
        <w:rPr>
          <w:rStyle w:val="CommentReference"/>
        </w:rPr>
        <w:annotationRef/>
      </w:r>
      <w:r>
        <w:t>Shall see what GEMMA says</w:t>
      </w:r>
    </w:p>
  </w:comment>
  <w:comment w:id="15" w:author="Nicole Soltis" w:date="2017-08-09T16:58:00Z" w:initials="NS">
    <w:p w14:paraId="0D9D6AF1" w14:textId="701063A7" w:rsidR="003748A4" w:rsidRDefault="003748A4">
      <w:pPr>
        <w:pStyle w:val="CommentText"/>
      </w:pPr>
      <w:r>
        <w:rPr>
          <w:rStyle w:val="CommentReference"/>
        </w:rPr>
        <w:annotationRef/>
      </w:r>
      <w:r>
        <w:t xml:space="preserve">Dan on poster: </w:t>
      </w:r>
      <w:r w:rsidR="008A2C55">
        <w:t xml:space="preserve">Domestication loci for </w:t>
      </w:r>
      <w:r w:rsidRPr="003748A4">
        <w:t xml:space="preserve">production, transport or perception of </w:t>
      </w:r>
      <w:proofErr w:type="spellStart"/>
      <w:r w:rsidRPr="003748A4">
        <w:t>kyneurine</w:t>
      </w:r>
      <w:proofErr w:type="spellEnd"/>
      <w:r w:rsidRPr="003748A4">
        <w:t>. This is a tryptophan metabolite that antagonizes metabolic receptors in mammals including those perceiving extracellular ATP. As such, it is possible that this set of genes allows the pathogen to interfere with extracellular ATP perception and that tomato domestication has altered the response to extracellular ATP.</w:t>
      </w:r>
    </w:p>
  </w:comment>
  <w:comment w:id="16" w:author="Daniel Kliebenstein" w:date="2017-08-03T14:40:00Z" w:initials="DK">
    <w:p w14:paraId="1629EF52" w14:textId="7DA6BA56" w:rsidR="0022372E" w:rsidRDefault="0022372E">
      <w:pPr>
        <w:pStyle w:val="CommentText"/>
      </w:pPr>
      <w:r>
        <w:rPr>
          <w:rStyle w:val="CommentReference"/>
        </w:rPr>
        <w:annotationRef/>
      </w:r>
      <w:r>
        <w:t>Anything interesting in the individual genes that overlap lots of accessions or sensitivity? This is a good place to talk about them.</w:t>
      </w:r>
    </w:p>
  </w:comment>
  <w:comment w:id="17" w:author="Daniel Kliebenstein" w:date="2017-08-03T14:40:00Z" w:initials="DK">
    <w:p w14:paraId="4E090866" w14:textId="46EEE67D" w:rsidR="0022372E" w:rsidRDefault="0022372E">
      <w:pPr>
        <w:pStyle w:val="CommentText"/>
      </w:pPr>
      <w:r>
        <w:rPr>
          <w:rStyle w:val="CommentReference"/>
        </w:rPr>
        <w:annotationRef/>
      </w:r>
      <w:r>
        <w:t>Citation</w:t>
      </w:r>
    </w:p>
  </w:comment>
  <w:comment w:id="18" w:author="Daniel Kliebenstein" w:date="2017-08-03T14:40:00Z" w:initials="DK">
    <w:p w14:paraId="560D2259" w14:textId="732F5F1C" w:rsidR="0022372E" w:rsidRDefault="0022372E">
      <w:pPr>
        <w:pStyle w:val="CommentText"/>
      </w:pPr>
      <w:r>
        <w:rPr>
          <w:rStyle w:val="CommentReference"/>
        </w:rPr>
        <w:annotationRef/>
      </w:r>
      <w:r>
        <w:t>Citation</w:t>
      </w:r>
    </w:p>
  </w:comment>
  <w:comment w:id="21" w:author="Nicole Soltis" w:date="2017-08-10T14:18:00Z" w:initials="NS">
    <w:p w14:paraId="59EC63FE" w14:textId="05DE0DBE" w:rsidR="00FF08BA" w:rsidRDefault="00FF08BA">
      <w:pPr>
        <w:pStyle w:val="CommentText"/>
      </w:pPr>
      <w:r>
        <w:rPr>
          <w:rStyle w:val="CommentReference"/>
        </w:rPr>
        <w:annotationRef/>
      </w:r>
      <w:r>
        <w:t>I used only 1 SNP/ 2kb of gene to determine significance. Should I modify to 2 SNP?</w:t>
      </w:r>
    </w:p>
  </w:comment>
  <w:comment w:id="23" w:author="Nicole Soltis" w:date="2017-08-03T14:40:00Z" w:initials="NS">
    <w:p w14:paraId="4423B5DE" w14:textId="7E2D293D" w:rsidR="0022372E" w:rsidRDefault="0022372E">
      <w:pPr>
        <w:pStyle w:val="CommentText"/>
      </w:pPr>
      <w:r>
        <w:rPr>
          <w:rStyle w:val="CommentReference"/>
        </w:rPr>
        <w:annotationRef/>
      </w:r>
      <w:r>
        <w:t>I used only 1 SNP/ 2kb of gene to determine significance. Should I modify to 2 SN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755AC6" w15:done="0"/>
  <w15:commentEx w15:paraId="2AE5AC57" w15:done="0"/>
  <w15:commentEx w15:paraId="0464F10B" w15:done="0"/>
  <w15:commentEx w15:paraId="5A357F9A" w15:done="0"/>
  <w15:commentEx w15:paraId="04B6BB70" w15:done="0"/>
  <w15:commentEx w15:paraId="7B314F9D" w15:done="0"/>
  <w15:commentEx w15:paraId="2BC7192C" w15:done="0"/>
  <w15:commentEx w15:paraId="0EBDC5F5" w15:done="0"/>
  <w15:commentEx w15:paraId="58813BA3" w15:done="0"/>
  <w15:commentEx w15:paraId="76C0B995" w15:done="0"/>
  <w15:commentEx w15:paraId="6ADD77FA" w15:done="0"/>
  <w15:commentEx w15:paraId="0357CBC3" w15:done="0"/>
  <w15:commentEx w15:paraId="3E8731D3" w15:done="0"/>
  <w15:commentEx w15:paraId="1075E630" w15:done="0"/>
  <w15:commentEx w15:paraId="24895D66" w15:done="0"/>
  <w15:commentEx w15:paraId="33EF8278" w15:done="0"/>
  <w15:commentEx w15:paraId="13913025" w15:done="0"/>
  <w15:commentEx w15:paraId="36B63C2F" w15:done="0"/>
  <w15:commentEx w15:paraId="69F9E707" w15:done="0"/>
  <w15:commentEx w15:paraId="149AED39" w15:done="0"/>
  <w15:commentEx w15:paraId="672E6572" w15:done="0"/>
  <w15:commentEx w15:paraId="5434A4B5" w15:done="0"/>
  <w15:commentEx w15:paraId="22CB2697" w15:done="0"/>
  <w15:commentEx w15:paraId="56941D99" w15:done="0"/>
  <w15:commentEx w15:paraId="098715B7" w15:done="0"/>
  <w15:commentEx w15:paraId="12E9F10E" w15:done="0"/>
  <w15:commentEx w15:paraId="68BC2C1B" w15:done="0"/>
  <w15:commentEx w15:paraId="74622F58" w15:done="0"/>
  <w15:commentEx w15:paraId="1ACCFDE9" w15:done="0"/>
  <w15:commentEx w15:paraId="0D92A0EE" w15:done="0"/>
  <w15:commentEx w15:paraId="532ECF0F" w15:done="0"/>
  <w15:commentEx w15:paraId="776B80C6" w15:done="0"/>
  <w15:commentEx w15:paraId="1A3F383A" w15:done="0"/>
  <w15:commentEx w15:paraId="2E6AF053" w15:done="0"/>
  <w15:commentEx w15:paraId="57FA4049" w15:done="0"/>
  <w15:commentEx w15:paraId="4EEDA378" w15:done="0"/>
  <w15:commentEx w15:paraId="5B1336DD" w15:paraIdParent="4EEDA378" w15:done="0"/>
  <w15:commentEx w15:paraId="6A184194" w15:done="0"/>
  <w15:commentEx w15:paraId="4D1264CE" w15:done="0"/>
  <w15:commentEx w15:paraId="6CE1D104" w15:done="0"/>
  <w15:commentEx w15:paraId="40A186F7" w15:done="0"/>
  <w15:commentEx w15:paraId="4FF65778" w15:done="0"/>
  <w15:commentEx w15:paraId="4117ED26" w15:done="0"/>
  <w15:commentEx w15:paraId="50F1ADA3" w15:done="0"/>
  <w15:commentEx w15:paraId="73AB484C" w15:done="0"/>
  <w15:commentEx w15:paraId="3651EB4F" w15:done="0"/>
  <w15:commentEx w15:paraId="75219241" w15:done="0"/>
  <w15:commentEx w15:paraId="2AB92D67" w15:done="0"/>
  <w15:commentEx w15:paraId="09F7A203" w15:done="0"/>
  <w15:commentEx w15:paraId="217DA33F" w15:done="0"/>
  <w15:commentEx w15:paraId="76852A84" w15:done="0"/>
  <w15:commentEx w15:paraId="1629EF52" w15:done="0"/>
  <w15:commentEx w15:paraId="4E090866" w15:done="0"/>
  <w15:commentEx w15:paraId="560D2259" w15:done="0"/>
  <w15:commentEx w15:paraId="60F40243" w15:done="0"/>
  <w15:commentEx w15:paraId="0EDD855A" w15:done="0"/>
  <w15:commentEx w15:paraId="50C95E58" w15:done="0"/>
  <w15:commentEx w15:paraId="22748F7B" w15:done="0"/>
  <w15:commentEx w15:paraId="259D3D42" w15:done="0"/>
  <w15:commentEx w15:paraId="23D97EAD" w15:done="0"/>
  <w15:commentEx w15:paraId="2221BDAE" w15:paraIdParent="23D97EAD" w15:done="0"/>
  <w15:commentEx w15:paraId="50F1CA22" w15:done="0"/>
  <w15:commentEx w15:paraId="59F9723B" w15:done="0"/>
  <w15:commentEx w15:paraId="5011BA3B" w15:done="0"/>
  <w15:commentEx w15:paraId="090CE6B9" w15:done="0"/>
  <w15:commentEx w15:paraId="68A92B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None" w15:userId="Daniel Klieb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3&lt;/item&gt;&lt;item&gt;434&lt;/item&gt;&lt;item&gt;437&lt;/item&gt;&lt;item&gt;438&lt;/item&gt;&lt;item&gt;442&lt;/item&gt;&lt;item&gt;464&lt;/item&gt;&lt;item&gt;465&lt;/item&gt;&lt;item&gt;467&lt;/item&gt;&lt;item&gt;478&lt;/item&gt;&lt;item&gt;481&lt;/item&gt;&lt;item&gt;482&lt;/item&gt;&lt;/record-ids&gt;&lt;/item&gt;&lt;/Libraries&gt;"/>
  </w:docVars>
  <w:rsids>
    <w:rsidRoot w:val="00E76177"/>
    <w:rsid w:val="00012693"/>
    <w:rsid w:val="00013F49"/>
    <w:rsid w:val="00016D5A"/>
    <w:rsid w:val="00021031"/>
    <w:rsid w:val="00021A50"/>
    <w:rsid w:val="00025485"/>
    <w:rsid w:val="000328E8"/>
    <w:rsid w:val="000411CA"/>
    <w:rsid w:val="00045BC3"/>
    <w:rsid w:val="0005030A"/>
    <w:rsid w:val="00056149"/>
    <w:rsid w:val="00062A83"/>
    <w:rsid w:val="00066E36"/>
    <w:rsid w:val="000700B8"/>
    <w:rsid w:val="00077676"/>
    <w:rsid w:val="00080F1D"/>
    <w:rsid w:val="00082586"/>
    <w:rsid w:val="000864B6"/>
    <w:rsid w:val="00086836"/>
    <w:rsid w:val="00092BAE"/>
    <w:rsid w:val="00093283"/>
    <w:rsid w:val="000965C4"/>
    <w:rsid w:val="000A0CC4"/>
    <w:rsid w:val="000A0DCC"/>
    <w:rsid w:val="000A4A33"/>
    <w:rsid w:val="000A6823"/>
    <w:rsid w:val="000C0B60"/>
    <w:rsid w:val="000C4344"/>
    <w:rsid w:val="000C4D30"/>
    <w:rsid w:val="000D40EF"/>
    <w:rsid w:val="000D4502"/>
    <w:rsid w:val="000D4BA2"/>
    <w:rsid w:val="000D6362"/>
    <w:rsid w:val="000D7C3A"/>
    <w:rsid w:val="000E038A"/>
    <w:rsid w:val="000E1B51"/>
    <w:rsid w:val="000E4C1A"/>
    <w:rsid w:val="000F0B41"/>
    <w:rsid w:val="000F1B65"/>
    <w:rsid w:val="000F1BA0"/>
    <w:rsid w:val="000F5710"/>
    <w:rsid w:val="000F79B1"/>
    <w:rsid w:val="000F7EEA"/>
    <w:rsid w:val="00102A0A"/>
    <w:rsid w:val="00102FE8"/>
    <w:rsid w:val="00105CC5"/>
    <w:rsid w:val="00111AF8"/>
    <w:rsid w:val="00111B83"/>
    <w:rsid w:val="00115A56"/>
    <w:rsid w:val="0012005A"/>
    <w:rsid w:val="00127063"/>
    <w:rsid w:val="00127BF2"/>
    <w:rsid w:val="00134F7E"/>
    <w:rsid w:val="0013514F"/>
    <w:rsid w:val="00141F54"/>
    <w:rsid w:val="0014362A"/>
    <w:rsid w:val="0014650D"/>
    <w:rsid w:val="00152DF4"/>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803A3"/>
    <w:rsid w:val="00183B7F"/>
    <w:rsid w:val="001923E8"/>
    <w:rsid w:val="00194A40"/>
    <w:rsid w:val="00196E78"/>
    <w:rsid w:val="00197A11"/>
    <w:rsid w:val="001A4719"/>
    <w:rsid w:val="001B4836"/>
    <w:rsid w:val="001B4A61"/>
    <w:rsid w:val="001B6FE3"/>
    <w:rsid w:val="001C0C1B"/>
    <w:rsid w:val="001C0D4A"/>
    <w:rsid w:val="001C7AD0"/>
    <w:rsid w:val="001D1F96"/>
    <w:rsid w:val="001D4F8D"/>
    <w:rsid w:val="001D7E8D"/>
    <w:rsid w:val="001E0D39"/>
    <w:rsid w:val="001F3C31"/>
    <w:rsid w:val="001F4FA6"/>
    <w:rsid w:val="00200F30"/>
    <w:rsid w:val="00201913"/>
    <w:rsid w:val="00205DCE"/>
    <w:rsid w:val="00210E6E"/>
    <w:rsid w:val="002122BA"/>
    <w:rsid w:val="002128AA"/>
    <w:rsid w:val="0021544C"/>
    <w:rsid w:val="002176E8"/>
    <w:rsid w:val="0022004A"/>
    <w:rsid w:val="00220EA8"/>
    <w:rsid w:val="00222FE4"/>
    <w:rsid w:val="0022372E"/>
    <w:rsid w:val="00225CB0"/>
    <w:rsid w:val="002341FD"/>
    <w:rsid w:val="00234632"/>
    <w:rsid w:val="00243223"/>
    <w:rsid w:val="002504BF"/>
    <w:rsid w:val="00251C08"/>
    <w:rsid w:val="002567C1"/>
    <w:rsid w:val="00256FFF"/>
    <w:rsid w:val="00262722"/>
    <w:rsid w:val="00270024"/>
    <w:rsid w:val="00273A10"/>
    <w:rsid w:val="002767B3"/>
    <w:rsid w:val="002817BF"/>
    <w:rsid w:val="00283972"/>
    <w:rsid w:val="00286965"/>
    <w:rsid w:val="002914F6"/>
    <w:rsid w:val="00292BB4"/>
    <w:rsid w:val="00294C92"/>
    <w:rsid w:val="002A0FB9"/>
    <w:rsid w:val="002A0FDF"/>
    <w:rsid w:val="002A4EC3"/>
    <w:rsid w:val="002A56DC"/>
    <w:rsid w:val="002A6387"/>
    <w:rsid w:val="002B1D25"/>
    <w:rsid w:val="002B206B"/>
    <w:rsid w:val="002B2629"/>
    <w:rsid w:val="002C1157"/>
    <w:rsid w:val="002C63EB"/>
    <w:rsid w:val="002D51E1"/>
    <w:rsid w:val="002E0F7F"/>
    <w:rsid w:val="002F1884"/>
    <w:rsid w:val="002F2ACA"/>
    <w:rsid w:val="00300AAD"/>
    <w:rsid w:val="003027BB"/>
    <w:rsid w:val="00303669"/>
    <w:rsid w:val="00303F28"/>
    <w:rsid w:val="003053D3"/>
    <w:rsid w:val="00305872"/>
    <w:rsid w:val="00305F67"/>
    <w:rsid w:val="00314B51"/>
    <w:rsid w:val="00314FD8"/>
    <w:rsid w:val="0031540A"/>
    <w:rsid w:val="00317DDC"/>
    <w:rsid w:val="00322463"/>
    <w:rsid w:val="0032415F"/>
    <w:rsid w:val="003250DB"/>
    <w:rsid w:val="00326A40"/>
    <w:rsid w:val="003326ED"/>
    <w:rsid w:val="00333068"/>
    <w:rsid w:val="00333B1C"/>
    <w:rsid w:val="003419B2"/>
    <w:rsid w:val="00343333"/>
    <w:rsid w:val="00344272"/>
    <w:rsid w:val="0034430B"/>
    <w:rsid w:val="003444D9"/>
    <w:rsid w:val="003529A3"/>
    <w:rsid w:val="00356616"/>
    <w:rsid w:val="00356FC1"/>
    <w:rsid w:val="003577C8"/>
    <w:rsid w:val="0036059C"/>
    <w:rsid w:val="00363E39"/>
    <w:rsid w:val="00364E91"/>
    <w:rsid w:val="0036598C"/>
    <w:rsid w:val="00365F7D"/>
    <w:rsid w:val="003672AB"/>
    <w:rsid w:val="0037407F"/>
    <w:rsid w:val="003748A4"/>
    <w:rsid w:val="00374962"/>
    <w:rsid w:val="00377637"/>
    <w:rsid w:val="00387539"/>
    <w:rsid w:val="003876EB"/>
    <w:rsid w:val="0039444C"/>
    <w:rsid w:val="00397814"/>
    <w:rsid w:val="003A1368"/>
    <w:rsid w:val="003A55C2"/>
    <w:rsid w:val="003B07E2"/>
    <w:rsid w:val="003B432E"/>
    <w:rsid w:val="003B47F1"/>
    <w:rsid w:val="003B67EC"/>
    <w:rsid w:val="003B75F5"/>
    <w:rsid w:val="003B7D87"/>
    <w:rsid w:val="003C00D0"/>
    <w:rsid w:val="003C75AE"/>
    <w:rsid w:val="003D26E5"/>
    <w:rsid w:val="003D4F7E"/>
    <w:rsid w:val="003D6AE2"/>
    <w:rsid w:val="003E0704"/>
    <w:rsid w:val="003E5F69"/>
    <w:rsid w:val="003E70BE"/>
    <w:rsid w:val="003E7349"/>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82B"/>
    <w:rsid w:val="004279EC"/>
    <w:rsid w:val="00432869"/>
    <w:rsid w:val="0043516B"/>
    <w:rsid w:val="00436F19"/>
    <w:rsid w:val="0043785D"/>
    <w:rsid w:val="00441BF7"/>
    <w:rsid w:val="0044762C"/>
    <w:rsid w:val="00447EF9"/>
    <w:rsid w:val="00450902"/>
    <w:rsid w:val="00454C1E"/>
    <w:rsid w:val="00461AE7"/>
    <w:rsid w:val="00461EBF"/>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0DD7"/>
    <w:rsid w:val="004E20FE"/>
    <w:rsid w:val="004E5A9E"/>
    <w:rsid w:val="004F7F9A"/>
    <w:rsid w:val="00502CFB"/>
    <w:rsid w:val="00505921"/>
    <w:rsid w:val="00505B78"/>
    <w:rsid w:val="00510B7F"/>
    <w:rsid w:val="005158C1"/>
    <w:rsid w:val="00517AFA"/>
    <w:rsid w:val="00520E5A"/>
    <w:rsid w:val="00530DA9"/>
    <w:rsid w:val="00532EBA"/>
    <w:rsid w:val="005339D5"/>
    <w:rsid w:val="00533C07"/>
    <w:rsid w:val="005352C3"/>
    <w:rsid w:val="00535F6E"/>
    <w:rsid w:val="005370B1"/>
    <w:rsid w:val="0054317F"/>
    <w:rsid w:val="005533EE"/>
    <w:rsid w:val="005538FD"/>
    <w:rsid w:val="00554F23"/>
    <w:rsid w:val="0055730F"/>
    <w:rsid w:val="005602D8"/>
    <w:rsid w:val="00565BF2"/>
    <w:rsid w:val="00566D60"/>
    <w:rsid w:val="00572481"/>
    <w:rsid w:val="005802AD"/>
    <w:rsid w:val="005859AA"/>
    <w:rsid w:val="00587041"/>
    <w:rsid w:val="00590160"/>
    <w:rsid w:val="00591543"/>
    <w:rsid w:val="00592F7C"/>
    <w:rsid w:val="00597242"/>
    <w:rsid w:val="0059795E"/>
    <w:rsid w:val="005A32CB"/>
    <w:rsid w:val="005A4150"/>
    <w:rsid w:val="005A4ECB"/>
    <w:rsid w:val="005A544C"/>
    <w:rsid w:val="005A7716"/>
    <w:rsid w:val="005C1B0B"/>
    <w:rsid w:val="005C464E"/>
    <w:rsid w:val="005C46FF"/>
    <w:rsid w:val="005C5BE9"/>
    <w:rsid w:val="005D0AE7"/>
    <w:rsid w:val="005D0DE7"/>
    <w:rsid w:val="005D0EEF"/>
    <w:rsid w:val="005D1FD2"/>
    <w:rsid w:val="005D30B2"/>
    <w:rsid w:val="005D3F95"/>
    <w:rsid w:val="005D7BA2"/>
    <w:rsid w:val="005E248E"/>
    <w:rsid w:val="005E447B"/>
    <w:rsid w:val="005F71AF"/>
    <w:rsid w:val="006046FA"/>
    <w:rsid w:val="00605543"/>
    <w:rsid w:val="006068CF"/>
    <w:rsid w:val="006115F0"/>
    <w:rsid w:val="006127A5"/>
    <w:rsid w:val="006158B2"/>
    <w:rsid w:val="00625929"/>
    <w:rsid w:val="00632015"/>
    <w:rsid w:val="00635624"/>
    <w:rsid w:val="006410B8"/>
    <w:rsid w:val="00650319"/>
    <w:rsid w:val="00652DA2"/>
    <w:rsid w:val="00652E98"/>
    <w:rsid w:val="00655B76"/>
    <w:rsid w:val="00660515"/>
    <w:rsid w:val="00661ADC"/>
    <w:rsid w:val="00671868"/>
    <w:rsid w:val="006755B8"/>
    <w:rsid w:val="00675AC6"/>
    <w:rsid w:val="00682119"/>
    <w:rsid w:val="006830A0"/>
    <w:rsid w:val="00685345"/>
    <w:rsid w:val="00685CD2"/>
    <w:rsid w:val="00685E4A"/>
    <w:rsid w:val="006871D2"/>
    <w:rsid w:val="006A1323"/>
    <w:rsid w:val="006B6D32"/>
    <w:rsid w:val="006B7D97"/>
    <w:rsid w:val="006C1C31"/>
    <w:rsid w:val="006C499C"/>
    <w:rsid w:val="006C7FE0"/>
    <w:rsid w:val="006D434C"/>
    <w:rsid w:val="006D4B10"/>
    <w:rsid w:val="006E1BB2"/>
    <w:rsid w:val="006E28C1"/>
    <w:rsid w:val="006E3AFF"/>
    <w:rsid w:val="006E62C1"/>
    <w:rsid w:val="006E6826"/>
    <w:rsid w:val="006E7FBE"/>
    <w:rsid w:val="006F3435"/>
    <w:rsid w:val="006F7358"/>
    <w:rsid w:val="00700D92"/>
    <w:rsid w:val="007013E6"/>
    <w:rsid w:val="007057E8"/>
    <w:rsid w:val="00705F13"/>
    <w:rsid w:val="00706E82"/>
    <w:rsid w:val="00706F1B"/>
    <w:rsid w:val="00710DE6"/>
    <w:rsid w:val="00716067"/>
    <w:rsid w:val="007170E9"/>
    <w:rsid w:val="00726F6E"/>
    <w:rsid w:val="007316AE"/>
    <w:rsid w:val="00732F10"/>
    <w:rsid w:val="00733BE4"/>
    <w:rsid w:val="00736E5C"/>
    <w:rsid w:val="00737943"/>
    <w:rsid w:val="00737D47"/>
    <w:rsid w:val="00750F0F"/>
    <w:rsid w:val="00753B7C"/>
    <w:rsid w:val="00762215"/>
    <w:rsid w:val="0076387F"/>
    <w:rsid w:val="00765216"/>
    <w:rsid w:val="00765830"/>
    <w:rsid w:val="00766DC1"/>
    <w:rsid w:val="00772A6B"/>
    <w:rsid w:val="00775855"/>
    <w:rsid w:val="00775D9D"/>
    <w:rsid w:val="00780E3C"/>
    <w:rsid w:val="007811D3"/>
    <w:rsid w:val="00784448"/>
    <w:rsid w:val="007869D6"/>
    <w:rsid w:val="00790D1E"/>
    <w:rsid w:val="00791691"/>
    <w:rsid w:val="007943D9"/>
    <w:rsid w:val="00796342"/>
    <w:rsid w:val="007A191A"/>
    <w:rsid w:val="007A1D3B"/>
    <w:rsid w:val="007A414F"/>
    <w:rsid w:val="007A4628"/>
    <w:rsid w:val="007A744C"/>
    <w:rsid w:val="007A7AF3"/>
    <w:rsid w:val="007B4EA6"/>
    <w:rsid w:val="007B711D"/>
    <w:rsid w:val="007B72CF"/>
    <w:rsid w:val="007C110C"/>
    <w:rsid w:val="007C11D8"/>
    <w:rsid w:val="007C22EB"/>
    <w:rsid w:val="007C68FC"/>
    <w:rsid w:val="007C70B1"/>
    <w:rsid w:val="007D27A1"/>
    <w:rsid w:val="007D5372"/>
    <w:rsid w:val="007E580E"/>
    <w:rsid w:val="007E5E0E"/>
    <w:rsid w:val="007E6E79"/>
    <w:rsid w:val="007E79A7"/>
    <w:rsid w:val="007E7F8C"/>
    <w:rsid w:val="007F0518"/>
    <w:rsid w:val="007F081A"/>
    <w:rsid w:val="007F4760"/>
    <w:rsid w:val="0080338F"/>
    <w:rsid w:val="00805627"/>
    <w:rsid w:val="0081033D"/>
    <w:rsid w:val="00813877"/>
    <w:rsid w:val="00814794"/>
    <w:rsid w:val="00814B0C"/>
    <w:rsid w:val="00814D01"/>
    <w:rsid w:val="00817719"/>
    <w:rsid w:val="0082133B"/>
    <w:rsid w:val="0083221A"/>
    <w:rsid w:val="00837921"/>
    <w:rsid w:val="00841F5D"/>
    <w:rsid w:val="008478A5"/>
    <w:rsid w:val="00847ADB"/>
    <w:rsid w:val="00847F0D"/>
    <w:rsid w:val="00850B05"/>
    <w:rsid w:val="00854928"/>
    <w:rsid w:val="00855B91"/>
    <w:rsid w:val="00857694"/>
    <w:rsid w:val="00861B3B"/>
    <w:rsid w:val="00865EDB"/>
    <w:rsid w:val="008664CC"/>
    <w:rsid w:val="00870396"/>
    <w:rsid w:val="00870D27"/>
    <w:rsid w:val="00874893"/>
    <w:rsid w:val="00877AE8"/>
    <w:rsid w:val="008945F3"/>
    <w:rsid w:val="008A0D22"/>
    <w:rsid w:val="008A25B9"/>
    <w:rsid w:val="008A2C55"/>
    <w:rsid w:val="008A387A"/>
    <w:rsid w:val="008B143E"/>
    <w:rsid w:val="008B1FAA"/>
    <w:rsid w:val="008B2680"/>
    <w:rsid w:val="008B50B7"/>
    <w:rsid w:val="008B530E"/>
    <w:rsid w:val="008B5C25"/>
    <w:rsid w:val="008C1E09"/>
    <w:rsid w:val="008C2128"/>
    <w:rsid w:val="008C22E9"/>
    <w:rsid w:val="008C506F"/>
    <w:rsid w:val="008C713C"/>
    <w:rsid w:val="008D4F2C"/>
    <w:rsid w:val="008D768E"/>
    <w:rsid w:val="008E5F1F"/>
    <w:rsid w:val="008E6715"/>
    <w:rsid w:val="008E68AA"/>
    <w:rsid w:val="008F3BDD"/>
    <w:rsid w:val="008F425E"/>
    <w:rsid w:val="008F7E60"/>
    <w:rsid w:val="0090670B"/>
    <w:rsid w:val="00907A4A"/>
    <w:rsid w:val="0091385C"/>
    <w:rsid w:val="00917199"/>
    <w:rsid w:val="00920521"/>
    <w:rsid w:val="0092425F"/>
    <w:rsid w:val="00925EE1"/>
    <w:rsid w:val="00926308"/>
    <w:rsid w:val="00932108"/>
    <w:rsid w:val="00942914"/>
    <w:rsid w:val="00943C53"/>
    <w:rsid w:val="00945345"/>
    <w:rsid w:val="00961651"/>
    <w:rsid w:val="00962D87"/>
    <w:rsid w:val="009661E5"/>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2716"/>
    <w:rsid w:val="009B4A66"/>
    <w:rsid w:val="009B50C9"/>
    <w:rsid w:val="009B513C"/>
    <w:rsid w:val="009C1F7C"/>
    <w:rsid w:val="009C5523"/>
    <w:rsid w:val="009D15A4"/>
    <w:rsid w:val="009D2C6D"/>
    <w:rsid w:val="009D2FF2"/>
    <w:rsid w:val="009E3A48"/>
    <w:rsid w:val="009E425E"/>
    <w:rsid w:val="009E4B5D"/>
    <w:rsid w:val="009E7104"/>
    <w:rsid w:val="009F0A62"/>
    <w:rsid w:val="009F1408"/>
    <w:rsid w:val="009F588B"/>
    <w:rsid w:val="009F5A9F"/>
    <w:rsid w:val="009F6E05"/>
    <w:rsid w:val="00A01C5A"/>
    <w:rsid w:val="00A01E0A"/>
    <w:rsid w:val="00A16843"/>
    <w:rsid w:val="00A172E3"/>
    <w:rsid w:val="00A205B0"/>
    <w:rsid w:val="00A2269E"/>
    <w:rsid w:val="00A254EC"/>
    <w:rsid w:val="00A27AF5"/>
    <w:rsid w:val="00A303A1"/>
    <w:rsid w:val="00A333FE"/>
    <w:rsid w:val="00A33EE1"/>
    <w:rsid w:val="00A42B96"/>
    <w:rsid w:val="00A450A5"/>
    <w:rsid w:val="00A4754B"/>
    <w:rsid w:val="00A52DC5"/>
    <w:rsid w:val="00A54829"/>
    <w:rsid w:val="00A60CBA"/>
    <w:rsid w:val="00A615A8"/>
    <w:rsid w:val="00A63631"/>
    <w:rsid w:val="00A65664"/>
    <w:rsid w:val="00A658A6"/>
    <w:rsid w:val="00A65CA2"/>
    <w:rsid w:val="00A662C7"/>
    <w:rsid w:val="00A710D9"/>
    <w:rsid w:val="00A74267"/>
    <w:rsid w:val="00A7542E"/>
    <w:rsid w:val="00A772F5"/>
    <w:rsid w:val="00A804CB"/>
    <w:rsid w:val="00A811CB"/>
    <w:rsid w:val="00A83BD4"/>
    <w:rsid w:val="00A858D1"/>
    <w:rsid w:val="00A864BB"/>
    <w:rsid w:val="00A91200"/>
    <w:rsid w:val="00A91962"/>
    <w:rsid w:val="00A91DC7"/>
    <w:rsid w:val="00A951D7"/>
    <w:rsid w:val="00A97F5F"/>
    <w:rsid w:val="00AA15B1"/>
    <w:rsid w:val="00AA35C0"/>
    <w:rsid w:val="00AB46FC"/>
    <w:rsid w:val="00AB6F64"/>
    <w:rsid w:val="00AB7E14"/>
    <w:rsid w:val="00AB7EAD"/>
    <w:rsid w:val="00AC08ED"/>
    <w:rsid w:val="00AC39BC"/>
    <w:rsid w:val="00AC3D7C"/>
    <w:rsid w:val="00AC59C2"/>
    <w:rsid w:val="00AC6DA6"/>
    <w:rsid w:val="00AD0902"/>
    <w:rsid w:val="00AD09E6"/>
    <w:rsid w:val="00AD1C0B"/>
    <w:rsid w:val="00AE642B"/>
    <w:rsid w:val="00AF1DD1"/>
    <w:rsid w:val="00AF2308"/>
    <w:rsid w:val="00B038B8"/>
    <w:rsid w:val="00B1388E"/>
    <w:rsid w:val="00B1466E"/>
    <w:rsid w:val="00B14FCF"/>
    <w:rsid w:val="00B23CB8"/>
    <w:rsid w:val="00B41031"/>
    <w:rsid w:val="00B411E9"/>
    <w:rsid w:val="00B436E4"/>
    <w:rsid w:val="00B44DAF"/>
    <w:rsid w:val="00B46D1C"/>
    <w:rsid w:val="00B52759"/>
    <w:rsid w:val="00B56BCA"/>
    <w:rsid w:val="00B61221"/>
    <w:rsid w:val="00B623B3"/>
    <w:rsid w:val="00B63A17"/>
    <w:rsid w:val="00B64A2A"/>
    <w:rsid w:val="00B72D9C"/>
    <w:rsid w:val="00B738AF"/>
    <w:rsid w:val="00B7604A"/>
    <w:rsid w:val="00B81F2E"/>
    <w:rsid w:val="00B82CAE"/>
    <w:rsid w:val="00B84878"/>
    <w:rsid w:val="00B877F0"/>
    <w:rsid w:val="00B95FEA"/>
    <w:rsid w:val="00BA2199"/>
    <w:rsid w:val="00BA6180"/>
    <w:rsid w:val="00BA7E62"/>
    <w:rsid w:val="00BB47CC"/>
    <w:rsid w:val="00BB795E"/>
    <w:rsid w:val="00BC5308"/>
    <w:rsid w:val="00BD1A5C"/>
    <w:rsid w:val="00BD23BD"/>
    <w:rsid w:val="00BD351C"/>
    <w:rsid w:val="00BD42C9"/>
    <w:rsid w:val="00BD610E"/>
    <w:rsid w:val="00BE1100"/>
    <w:rsid w:val="00BE2917"/>
    <w:rsid w:val="00BE338C"/>
    <w:rsid w:val="00BE6EB5"/>
    <w:rsid w:val="00BF0606"/>
    <w:rsid w:val="00BF0EF7"/>
    <w:rsid w:val="00BF158A"/>
    <w:rsid w:val="00BF2068"/>
    <w:rsid w:val="00BF2E78"/>
    <w:rsid w:val="00BF3918"/>
    <w:rsid w:val="00BF5072"/>
    <w:rsid w:val="00BF6B48"/>
    <w:rsid w:val="00C00EF7"/>
    <w:rsid w:val="00C2330B"/>
    <w:rsid w:val="00C2538C"/>
    <w:rsid w:val="00C330D2"/>
    <w:rsid w:val="00C33B56"/>
    <w:rsid w:val="00C341C9"/>
    <w:rsid w:val="00C344A5"/>
    <w:rsid w:val="00C34FB7"/>
    <w:rsid w:val="00C3507D"/>
    <w:rsid w:val="00C36A31"/>
    <w:rsid w:val="00C415CE"/>
    <w:rsid w:val="00C41799"/>
    <w:rsid w:val="00C436F8"/>
    <w:rsid w:val="00C449F6"/>
    <w:rsid w:val="00C51BBB"/>
    <w:rsid w:val="00C54721"/>
    <w:rsid w:val="00C560C2"/>
    <w:rsid w:val="00C5620F"/>
    <w:rsid w:val="00C568A4"/>
    <w:rsid w:val="00C62C06"/>
    <w:rsid w:val="00C676F1"/>
    <w:rsid w:val="00C7363A"/>
    <w:rsid w:val="00C765E0"/>
    <w:rsid w:val="00C81AC1"/>
    <w:rsid w:val="00C81BC0"/>
    <w:rsid w:val="00C84C63"/>
    <w:rsid w:val="00C97B8A"/>
    <w:rsid w:val="00CA4ECA"/>
    <w:rsid w:val="00CA5586"/>
    <w:rsid w:val="00CB029A"/>
    <w:rsid w:val="00CB0B18"/>
    <w:rsid w:val="00CB0FF3"/>
    <w:rsid w:val="00CB2888"/>
    <w:rsid w:val="00CC4E31"/>
    <w:rsid w:val="00CC52DA"/>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20BC2"/>
    <w:rsid w:val="00D27AAA"/>
    <w:rsid w:val="00D3121D"/>
    <w:rsid w:val="00D33F40"/>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0FF8"/>
    <w:rsid w:val="00DA16B0"/>
    <w:rsid w:val="00DA3F66"/>
    <w:rsid w:val="00DA7FA8"/>
    <w:rsid w:val="00DB5962"/>
    <w:rsid w:val="00DB64CE"/>
    <w:rsid w:val="00DC14F4"/>
    <w:rsid w:val="00DC2D98"/>
    <w:rsid w:val="00DC6C6F"/>
    <w:rsid w:val="00DC717E"/>
    <w:rsid w:val="00DC7B96"/>
    <w:rsid w:val="00DD0B46"/>
    <w:rsid w:val="00DD1A18"/>
    <w:rsid w:val="00DD2573"/>
    <w:rsid w:val="00DD2CDF"/>
    <w:rsid w:val="00DD5179"/>
    <w:rsid w:val="00DD51E1"/>
    <w:rsid w:val="00DD787D"/>
    <w:rsid w:val="00DE1A99"/>
    <w:rsid w:val="00DE3178"/>
    <w:rsid w:val="00DF0C76"/>
    <w:rsid w:val="00DF0CF7"/>
    <w:rsid w:val="00DF2306"/>
    <w:rsid w:val="00DF5CA1"/>
    <w:rsid w:val="00DF65AB"/>
    <w:rsid w:val="00E019E8"/>
    <w:rsid w:val="00E01ACB"/>
    <w:rsid w:val="00E01C8C"/>
    <w:rsid w:val="00E05D86"/>
    <w:rsid w:val="00E1446F"/>
    <w:rsid w:val="00E14E45"/>
    <w:rsid w:val="00E159AC"/>
    <w:rsid w:val="00E160CF"/>
    <w:rsid w:val="00E1739D"/>
    <w:rsid w:val="00E20E22"/>
    <w:rsid w:val="00E210A2"/>
    <w:rsid w:val="00E2127D"/>
    <w:rsid w:val="00E27E88"/>
    <w:rsid w:val="00E310BD"/>
    <w:rsid w:val="00E310DC"/>
    <w:rsid w:val="00E33AB3"/>
    <w:rsid w:val="00E37CED"/>
    <w:rsid w:val="00E4049F"/>
    <w:rsid w:val="00E4356C"/>
    <w:rsid w:val="00E437E9"/>
    <w:rsid w:val="00E5329A"/>
    <w:rsid w:val="00E53D12"/>
    <w:rsid w:val="00E54248"/>
    <w:rsid w:val="00E5522B"/>
    <w:rsid w:val="00E602B4"/>
    <w:rsid w:val="00E60E08"/>
    <w:rsid w:val="00E62AE8"/>
    <w:rsid w:val="00E74B88"/>
    <w:rsid w:val="00E75C3D"/>
    <w:rsid w:val="00E76177"/>
    <w:rsid w:val="00E764BE"/>
    <w:rsid w:val="00E773AB"/>
    <w:rsid w:val="00E77651"/>
    <w:rsid w:val="00E8258B"/>
    <w:rsid w:val="00E87602"/>
    <w:rsid w:val="00E90112"/>
    <w:rsid w:val="00EA0F7A"/>
    <w:rsid w:val="00EA1576"/>
    <w:rsid w:val="00EA185C"/>
    <w:rsid w:val="00EA1E71"/>
    <w:rsid w:val="00EA31C3"/>
    <w:rsid w:val="00EA5F5F"/>
    <w:rsid w:val="00EA6EAB"/>
    <w:rsid w:val="00EA787B"/>
    <w:rsid w:val="00EB3F3F"/>
    <w:rsid w:val="00EB740F"/>
    <w:rsid w:val="00EC0F3E"/>
    <w:rsid w:val="00EC41EB"/>
    <w:rsid w:val="00EE114F"/>
    <w:rsid w:val="00EE40D8"/>
    <w:rsid w:val="00EE56F7"/>
    <w:rsid w:val="00EF472B"/>
    <w:rsid w:val="00EF5A6D"/>
    <w:rsid w:val="00EF6EFF"/>
    <w:rsid w:val="00EF7538"/>
    <w:rsid w:val="00F00C79"/>
    <w:rsid w:val="00F0245B"/>
    <w:rsid w:val="00F05926"/>
    <w:rsid w:val="00F126CA"/>
    <w:rsid w:val="00F138A3"/>
    <w:rsid w:val="00F1562F"/>
    <w:rsid w:val="00F23578"/>
    <w:rsid w:val="00F337BC"/>
    <w:rsid w:val="00F33B95"/>
    <w:rsid w:val="00F34580"/>
    <w:rsid w:val="00F4356E"/>
    <w:rsid w:val="00F43BAF"/>
    <w:rsid w:val="00F442A5"/>
    <w:rsid w:val="00F452E2"/>
    <w:rsid w:val="00F529A7"/>
    <w:rsid w:val="00F60037"/>
    <w:rsid w:val="00F605DE"/>
    <w:rsid w:val="00F60FC1"/>
    <w:rsid w:val="00F60FFD"/>
    <w:rsid w:val="00F71474"/>
    <w:rsid w:val="00F74AD5"/>
    <w:rsid w:val="00F75570"/>
    <w:rsid w:val="00F77335"/>
    <w:rsid w:val="00F803BC"/>
    <w:rsid w:val="00F80AFB"/>
    <w:rsid w:val="00F81834"/>
    <w:rsid w:val="00F84BF6"/>
    <w:rsid w:val="00F86FAA"/>
    <w:rsid w:val="00F919BB"/>
    <w:rsid w:val="00F947B4"/>
    <w:rsid w:val="00F94C1A"/>
    <w:rsid w:val="00FA4ED9"/>
    <w:rsid w:val="00FC1392"/>
    <w:rsid w:val="00FC6086"/>
    <w:rsid w:val="00FD1429"/>
    <w:rsid w:val="00FD28D9"/>
    <w:rsid w:val="00FD31A2"/>
    <w:rsid w:val="00FD3221"/>
    <w:rsid w:val="00FD66D5"/>
    <w:rsid w:val="00FD6C46"/>
    <w:rsid w:val="00FD6D56"/>
    <w:rsid w:val="00FE0CB0"/>
    <w:rsid w:val="00FE1826"/>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20CFD-65CD-4193-A1A2-AFD9BE5B4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0</TotalTime>
  <Pages>30</Pages>
  <Words>8169</Words>
  <Characters>4656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4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4</cp:revision>
  <dcterms:created xsi:type="dcterms:W3CDTF">2017-07-14T17:15:00Z</dcterms:created>
  <dcterms:modified xsi:type="dcterms:W3CDTF">2017-08-14T19:43:00Z</dcterms:modified>
</cp:coreProperties>
</file>